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Pr="002F13AB" w:rsidRDefault="00E5482C" w:rsidP="008F7709">
      <w:pPr>
        <w:spacing w:after="0" w:line="480" w:lineRule="auto"/>
        <w:rPr>
          <w:rFonts w:ascii="Times New Roman" w:hAnsi="Times New Roman" w:cs="Times New Roman"/>
          <w:sz w:val="24"/>
          <w:szCs w:val="24"/>
        </w:rPr>
      </w:pPr>
      <w:r w:rsidRPr="002F13AB">
        <w:rPr>
          <w:rFonts w:ascii="Times New Roman" w:hAnsi="Times New Roman" w:cs="Times New Roman"/>
          <w:sz w:val="24"/>
          <w:szCs w:val="24"/>
        </w:rPr>
        <w:t>Name</w:t>
      </w:r>
    </w:p>
    <w:p w:rsidR="00921A67" w:rsidRDefault="00E5482C" w:rsidP="008F7709">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F806B0" w:rsidRPr="002F13AB" w:rsidRDefault="00E5482C" w:rsidP="008F7709">
      <w:pPr>
        <w:spacing w:after="0" w:line="480" w:lineRule="auto"/>
        <w:rPr>
          <w:rFonts w:ascii="Times New Roman" w:hAnsi="Times New Roman" w:cs="Times New Roman"/>
          <w:sz w:val="24"/>
          <w:szCs w:val="24"/>
        </w:rPr>
      </w:pPr>
      <w:r w:rsidRPr="002F13AB">
        <w:rPr>
          <w:rFonts w:ascii="Times New Roman" w:hAnsi="Times New Roman" w:cs="Times New Roman"/>
          <w:sz w:val="24"/>
          <w:szCs w:val="24"/>
        </w:rPr>
        <w:t>Class</w:t>
      </w:r>
    </w:p>
    <w:p w:rsidR="0057625C" w:rsidRDefault="00E5482C" w:rsidP="008F7709">
      <w:pPr>
        <w:spacing w:after="0" w:line="480" w:lineRule="auto"/>
        <w:rPr>
          <w:rFonts w:ascii="Times New Roman" w:hAnsi="Times New Roman" w:cs="Times New Roman"/>
          <w:sz w:val="24"/>
          <w:szCs w:val="24"/>
        </w:rPr>
      </w:pPr>
      <w:r w:rsidRPr="002F13AB">
        <w:rPr>
          <w:rFonts w:ascii="Times New Roman" w:hAnsi="Times New Roman" w:cs="Times New Roman"/>
          <w:sz w:val="24"/>
          <w:szCs w:val="24"/>
        </w:rPr>
        <w:t>Date</w:t>
      </w:r>
    </w:p>
    <w:p w:rsidR="00B71306" w:rsidRDefault="00E5482C" w:rsidP="00B71306">
      <w:pPr>
        <w:spacing w:after="0" w:line="480" w:lineRule="auto"/>
        <w:jc w:val="center"/>
        <w:rPr>
          <w:rFonts w:ascii="Times New Roman" w:hAnsi="Times New Roman" w:cs="Times New Roman"/>
          <w:sz w:val="24"/>
          <w:szCs w:val="24"/>
        </w:rPr>
      </w:pPr>
      <w:r w:rsidRPr="00B71306">
        <w:rPr>
          <w:rFonts w:ascii="Times New Roman" w:hAnsi="Times New Roman" w:cs="Times New Roman"/>
          <w:sz w:val="24"/>
          <w:szCs w:val="24"/>
        </w:rPr>
        <w:t>A Rose for Emily and the Yellow Wallpaper</w:t>
      </w:r>
      <w:r>
        <w:rPr>
          <w:rFonts w:ascii="Times New Roman" w:hAnsi="Times New Roman" w:cs="Times New Roman"/>
          <w:sz w:val="24"/>
          <w:szCs w:val="24"/>
        </w:rPr>
        <w:t>: Comparison and Contrast</w:t>
      </w:r>
    </w:p>
    <w:p w:rsidR="000F4374" w:rsidRDefault="00E5482C" w:rsidP="000F437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two short stories </w:t>
      </w:r>
      <w:r w:rsidRPr="00440EBE">
        <w:rPr>
          <w:rFonts w:ascii="Times New Roman" w:hAnsi="Times New Roman" w:cs="Times New Roman"/>
          <w:sz w:val="24"/>
          <w:szCs w:val="24"/>
        </w:rPr>
        <w:t>"The Yellow Wallpaper" writ</w:t>
      </w:r>
      <w:r>
        <w:rPr>
          <w:rFonts w:ascii="Times New Roman" w:hAnsi="Times New Roman" w:cs="Times New Roman"/>
          <w:sz w:val="24"/>
          <w:szCs w:val="24"/>
        </w:rPr>
        <w:t xml:space="preserve">ten by Charlotte Perkins Gilman and </w:t>
      </w:r>
      <w:r w:rsidRPr="00440EBE">
        <w:rPr>
          <w:rFonts w:ascii="Times New Roman" w:hAnsi="Times New Roman" w:cs="Times New Roman"/>
          <w:sz w:val="24"/>
          <w:szCs w:val="24"/>
        </w:rPr>
        <w:t>“A Rose for Emily” written by William Faulkner</w:t>
      </w:r>
      <w:r>
        <w:rPr>
          <w:rFonts w:ascii="Times New Roman" w:hAnsi="Times New Roman" w:cs="Times New Roman"/>
          <w:sz w:val="24"/>
          <w:szCs w:val="24"/>
        </w:rPr>
        <w:t xml:space="preserve"> share the stories of the protagonists who suffer from mental illness and isolation. The characters in both the stories experience insanity and isolation. Both the stories are often compared and contrasted. Both the stories </w:t>
      </w:r>
      <w:r w:rsidR="009018C4">
        <w:rPr>
          <w:rFonts w:ascii="Times New Roman" w:hAnsi="Times New Roman" w:cs="Times New Roman"/>
          <w:sz w:val="24"/>
          <w:szCs w:val="24"/>
        </w:rPr>
        <w:t xml:space="preserve">take place in the time when men were considered superior to that of women, </w:t>
      </w:r>
      <w:r w:rsidR="003E60E9">
        <w:rPr>
          <w:rFonts w:ascii="Times New Roman" w:hAnsi="Times New Roman" w:cs="Times New Roman"/>
          <w:sz w:val="24"/>
          <w:szCs w:val="24"/>
        </w:rPr>
        <w:t>and both</w:t>
      </w:r>
      <w:r w:rsidR="009018C4">
        <w:rPr>
          <w:rFonts w:ascii="Times New Roman" w:hAnsi="Times New Roman" w:cs="Times New Roman"/>
          <w:sz w:val="24"/>
          <w:szCs w:val="24"/>
        </w:rPr>
        <w:t xml:space="preserve"> </w:t>
      </w:r>
      <w:r>
        <w:rPr>
          <w:rFonts w:ascii="Times New Roman" w:hAnsi="Times New Roman" w:cs="Times New Roman"/>
          <w:sz w:val="24"/>
          <w:szCs w:val="24"/>
        </w:rPr>
        <w:t>share the points of si</w:t>
      </w:r>
      <w:r w:rsidR="003E60E9">
        <w:rPr>
          <w:rFonts w:ascii="Times New Roman" w:hAnsi="Times New Roman" w:cs="Times New Roman"/>
          <w:sz w:val="24"/>
          <w:szCs w:val="24"/>
        </w:rPr>
        <w:t xml:space="preserve">milarities as well as differences from the life perspectives and life experiences. </w:t>
      </w:r>
    </w:p>
    <w:p w:rsidR="003E60E9" w:rsidRDefault="00E5482C" w:rsidP="000F437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Emily in </w:t>
      </w:r>
      <w:r w:rsidRPr="003E60E9">
        <w:rPr>
          <w:rFonts w:ascii="Times New Roman" w:hAnsi="Times New Roman" w:cs="Times New Roman"/>
          <w:sz w:val="24"/>
          <w:szCs w:val="24"/>
        </w:rPr>
        <w:t>‘A Rose for Em</w:t>
      </w:r>
      <w:r>
        <w:rPr>
          <w:rFonts w:ascii="Times New Roman" w:hAnsi="Times New Roman" w:cs="Times New Roman"/>
          <w:sz w:val="24"/>
          <w:szCs w:val="24"/>
        </w:rPr>
        <w:t xml:space="preserve">ily' deals with her separation from society as a norm. She was a monument </w:t>
      </w:r>
      <w:r>
        <w:rPr>
          <w:rFonts w:ascii="Times New Roman" w:hAnsi="Times New Roman" w:cs="Times New Roman"/>
          <w:sz w:val="24"/>
          <w:szCs w:val="24"/>
        </w:rPr>
        <w:t>for the community, and this is the reason most of the people came to attend her funeral. Most of them also wanted to look into her house which was unknown to almost all of them. On the contrary, the narrator in the other story ‘The Yellow Wallpaper,' consi</w:t>
      </w:r>
      <w:r>
        <w:rPr>
          <w:rFonts w:ascii="Times New Roman" w:hAnsi="Times New Roman" w:cs="Times New Roman"/>
          <w:sz w:val="24"/>
          <w:szCs w:val="24"/>
        </w:rPr>
        <w:t xml:space="preserve">ders her isolation as a plague which will eat her someday. Her husband is a physician, and she </w:t>
      </w:r>
      <w:r w:rsidRPr="003E60E9">
        <w:rPr>
          <w:rFonts w:ascii="Times New Roman" w:hAnsi="Times New Roman" w:cs="Times New Roman"/>
          <w:sz w:val="24"/>
          <w:szCs w:val="24"/>
        </w:rPr>
        <w:t>yearns</w:t>
      </w:r>
      <w:r>
        <w:rPr>
          <w:rFonts w:ascii="Times New Roman" w:hAnsi="Times New Roman" w:cs="Times New Roman"/>
          <w:sz w:val="24"/>
          <w:szCs w:val="24"/>
        </w:rPr>
        <w:t xml:space="preserve"> for him to be by her side. </w:t>
      </w:r>
    </w:p>
    <w:p w:rsidR="00A21377" w:rsidRDefault="00E5482C" w:rsidP="000F437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Pr="00E273F1">
        <w:rPr>
          <w:rFonts w:ascii="Times New Roman" w:hAnsi="Times New Roman" w:cs="Times New Roman"/>
          <w:sz w:val="24"/>
          <w:szCs w:val="24"/>
        </w:rPr>
        <w:t>Faulkner</w:t>
      </w:r>
      <w:r>
        <w:rPr>
          <w:rFonts w:ascii="Times New Roman" w:hAnsi="Times New Roman" w:cs="Times New Roman"/>
          <w:sz w:val="24"/>
          <w:szCs w:val="24"/>
        </w:rPr>
        <w:t xml:space="preserve"> tells the story in the form of a third person by a narrator who lives in a town which is depicted as a wealthiest area which has most of the </w:t>
      </w:r>
      <w:r w:rsidRPr="00A21377">
        <w:rPr>
          <w:rFonts w:ascii="Times New Roman" w:hAnsi="Times New Roman" w:cs="Times New Roman"/>
          <w:sz w:val="24"/>
          <w:szCs w:val="24"/>
        </w:rPr>
        <w:t>chivalrous</w:t>
      </w:r>
      <w:r>
        <w:rPr>
          <w:rFonts w:ascii="Times New Roman" w:hAnsi="Times New Roman" w:cs="Times New Roman"/>
          <w:sz w:val="24"/>
          <w:szCs w:val="24"/>
        </w:rPr>
        <w:t xml:space="preserve"> men having norms and principles. Over time, as they aged their principles as well as chivalry is lost. </w:t>
      </w:r>
      <w:r>
        <w:rPr>
          <w:rFonts w:ascii="Times New Roman" w:hAnsi="Times New Roman" w:cs="Times New Roman"/>
          <w:sz w:val="24"/>
          <w:szCs w:val="24"/>
        </w:rPr>
        <w:t xml:space="preserve">Emily who us the </w:t>
      </w:r>
      <w:r w:rsidRPr="00A21377">
        <w:rPr>
          <w:rFonts w:ascii="Times New Roman" w:hAnsi="Times New Roman" w:cs="Times New Roman"/>
          <w:sz w:val="24"/>
          <w:szCs w:val="24"/>
        </w:rPr>
        <w:t>protagonist</w:t>
      </w:r>
      <w:r>
        <w:rPr>
          <w:rFonts w:ascii="Times New Roman" w:hAnsi="Times New Roman" w:cs="Times New Roman"/>
          <w:sz w:val="24"/>
          <w:szCs w:val="24"/>
        </w:rPr>
        <w:t xml:space="preserve">, once the pretty daughter of an </w:t>
      </w:r>
      <w:r w:rsidRPr="00A21377">
        <w:rPr>
          <w:rFonts w:ascii="Times New Roman" w:hAnsi="Times New Roman" w:cs="Times New Roman"/>
          <w:sz w:val="24"/>
          <w:szCs w:val="24"/>
        </w:rPr>
        <w:t xml:space="preserve">aristocratic family </w:t>
      </w:r>
      <w:r>
        <w:rPr>
          <w:rFonts w:ascii="Times New Roman" w:hAnsi="Times New Roman" w:cs="Times New Roman"/>
          <w:sz w:val="24"/>
          <w:szCs w:val="24"/>
        </w:rPr>
        <w:t xml:space="preserve">of the town. Her father who is an overprotective man </w:t>
      </w:r>
      <w:r w:rsidR="00F60447">
        <w:rPr>
          <w:rFonts w:ascii="Times New Roman" w:hAnsi="Times New Roman" w:cs="Times New Roman"/>
          <w:sz w:val="24"/>
          <w:szCs w:val="24"/>
        </w:rPr>
        <w:t xml:space="preserve">and he fails to find any good man for his daughter. Being overprotective he stops her daughter from getting married and finding true love for her and hence he does not let </w:t>
      </w:r>
      <w:r w:rsidR="00F60447">
        <w:rPr>
          <w:rFonts w:ascii="Times New Roman" w:hAnsi="Times New Roman" w:cs="Times New Roman"/>
          <w:sz w:val="24"/>
          <w:szCs w:val="24"/>
        </w:rPr>
        <w:lastRenderedPageBreak/>
        <w:t>her live a normal life</w:t>
      </w:r>
      <w:r w:rsidR="002A0109">
        <w:rPr>
          <w:rFonts w:ascii="Times New Roman" w:hAnsi="Times New Roman" w:cs="Times New Roman"/>
          <w:sz w:val="24"/>
          <w:szCs w:val="24"/>
        </w:rPr>
        <w:t xml:space="preserve"> </w:t>
      </w:r>
      <w:r w:rsidR="002A0109">
        <w:rPr>
          <w:rFonts w:ascii="Times New Roman" w:hAnsi="Times New Roman" w:cs="Times New Roman"/>
          <w:sz w:val="24"/>
          <w:szCs w:val="24"/>
        </w:rPr>
        <w:fldChar w:fldCharType="begin"/>
      </w:r>
      <w:r w:rsidR="002A0109">
        <w:rPr>
          <w:rFonts w:ascii="Times New Roman" w:hAnsi="Times New Roman" w:cs="Times New Roman"/>
          <w:sz w:val="24"/>
          <w:szCs w:val="24"/>
        </w:rPr>
        <w:instrText xml:space="preserve"> ADDIN ZOTERO_ITEM CSL_CITATION {"citationID":"MdfAHjoF","properties":{"formattedCitation":"(Faulkner and Polk)","plainCitation":"(Faulkner and Polk)"},"citationItems":[{"id":1296,"uris":["http://zotero.org/users/local/FGhKhGPG/items/YRAMPJF4"],"uri":["http://zotero.org/users/local/FGhKhGPG/items/YRAMPJF4"],"itemData":{"id":1296,"type":"book","title":"A rose for Emily","publisher":"Harcourt College Publishers","ISBN":"0-15-507471-7","author":[{"family":"Faulkner","given":"William"},{"family":"Polk","given":"Noel"}],"issued":{"date-parts":[["2000"]]}}}],"schema":"https://github.com/citation-style-language/schema/raw/master/csl-citation.json"} </w:instrText>
      </w:r>
      <w:r w:rsidR="002A0109">
        <w:rPr>
          <w:rFonts w:ascii="Times New Roman" w:hAnsi="Times New Roman" w:cs="Times New Roman"/>
          <w:sz w:val="24"/>
          <w:szCs w:val="24"/>
        </w:rPr>
        <w:fldChar w:fldCharType="separate"/>
      </w:r>
      <w:r w:rsidR="002A0109" w:rsidRPr="002A0109">
        <w:rPr>
          <w:rFonts w:ascii="Times New Roman" w:hAnsi="Times New Roman" w:cs="Times New Roman"/>
          <w:sz w:val="24"/>
        </w:rPr>
        <w:t>(Faulkner and Polk)</w:t>
      </w:r>
      <w:r w:rsidR="002A0109">
        <w:rPr>
          <w:rFonts w:ascii="Times New Roman" w:hAnsi="Times New Roman" w:cs="Times New Roman"/>
          <w:sz w:val="24"/>
          <w:szCs w:val="24"/>
        </w:rPr>
        <w:fldChar w:fldCharType="end"/>
      </w:r>
      <w:r w:rsidR="00F60447">
        <w:rPr>
          <w:rFonts w:ascii="Times New Roman" w:hAnsi="Times New Roman" w:cs="Times New Roman"/>
          <w:sz w:val="24"/>
          <w:szCs w:val="24"/>
        </w:rPr>
        <w:t xml:space="preserve">. In the end, she is nothing but a spinster who is left with just home and is struggling to accept the death of her father and is unable to admit that he is no more. </w:t>
      </w:r>
      <w:r w:rsidR="00D40FA7">
        <w:rPr>
          <w:rFonts w:ascii="Times New Roman" w:hAnsi="Times New Roman" w:cs="Times New Roman"/>
          <w:sz w:val="24"/>
          <w:szCs w:val="24"/>
        </w:rPr>
        <w:t xml:space="preserve">Thus she prevents his removal form three days. </w:t>
      </w:r>
    </w:p>
    <w:p w:rsidR="00D40FA7" w:rsidRDefault="00E5482C" w:rsidP="000F4374">
      <w:pPr>
        <w:spacing w:after="0" w:line="480" w:lineRule="auto"/>
        <w:rPr>
          <w:rFonts w:ascii="Times New Roman" w:hAnsi="Times New Roman" w:cs="Times New Roman"/>
          <w:sz w:val="24"/>
          <w:szCs w:val="24"/>
        </w:rPr>
      </w:pPr>
      <w:r>
        <w:rPr>
          <w:rFonts w:ascii="Times New Roman" w:hAnsi="Times New Roman" w:cs="Times New Roman"/>
          <w:sz w:val="24"/>
          <w:szCs w:val="24"/>
        </w:rPr>
        <w:tab/>
        <w:t>After some time she meets a man who is there in twin for tempora</w:t>
      </w:r>
      <w:r>
        <w:rPr>
          <w:rFonts w:ascii="Times New Roman" w:hAnsi="Times New Roman" w:cs="Times New Roman"/>
          <w:sz w:val="24"/>
          <w:szCs w:val="24"/>
        </w:rPr>
        <w:t xml:space="preserve">ry work. </w:t>
      </w:r>
      <w:r w:rsidR="00382394">
        <w:rPr>
          <w:rFonts w:ascii="Times New Roman" w:hAnsi="Times New Roman" w:cs="Times New Roman"/>
          <w:sz w:val="24"/>
          <w:szCs w:val="24"/>
        </w:rPr>
        <w:t>They</w:t>
      </w:r>
      <w:r>
        <w:rPr>
          <w:rFonts w:ascii="Times New Roman" w:hAnsi="Times New Roman" w:cs="Times New Roman"/>
          <w:sz w:val="24"/>
          <w:szCs w:val="24"/>
        </w:rPr>
        <w:t xml:space="preserve"> are noticed by just two members, and every one supposes that they will </w:t>
      </w:r>
      <w:r w:rsidR="00382394">
        <w:rPr>
          <w:rFonts w:ascii="Times New Roman" w:hAnsi="Times New Roman" w:cs="Times New Roman"/>
          <w:sz w:val="24"/>
          <w:szCs w:val="24"/>
        </w:rPr>
        <w:t>believ</w:t>
      </w:r>
      <w:r>
        <w:rPr>
          <w:rFonts w:ascii="Times New Roman" w:hAnsi="Times New Roman" w:cs="Times New Roman"/>
          <w:sz w:val="24"/>
          <w:szCs w:val="24"/>
        </w:rPr>
        <w:t>e a life together. After her death, Homer's dead body is discovered from her room which reveals that she murdered Homer to keep her imaginary love with her lifetime.</w:t>
      </w:r>
      <w:r>
        <w:rPr>
          <w:rFonts w:ascii="Times New Roman" w:hAnsi="Times New Roman" w:cs="Times New Roman"/>
          <w:sz w:val="24"/>
          <w:szCs w:val="24"/>
        </w:rPr>
        <w:t xml:space="preserve"> </w:t>
      </w:r>
      <w:r w:rsidR="00DE5BD4">
        <w:rPr>
          <w:rFonts w:ascii="Times New Roman" w:hAnsi="Times New Roman" w:cs="Times New Roman"/>
          <w:sz w:val="24"/>
          <w:szCs w:val="24"/>
        </w:rPr>
        <w:t>The true meaning of the story is inspired by the life stories and experiences of the author. Faulkner himself belonged to the wealthiest family and grew up enjoying the myths of the stories.</w:t>
      </w:r>
    </w:p>
    <w:p w:rsidR="008871A7" w:rsidRDefault="00E5482C" w:rsidP="00984F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ext also indicates that Emily belongs to the pre-civil war </w:t>
      </w:r>
      <w:r>
        <w:rPr>
          <w:rFonts w:ascii="Times New Roman" w:hAnsi="Times New Roman" w:cs="Times New Roman"/>
          <w:sz w:val="24"/>
          <w:szCs w:val="24"/>
        </w:rPr>
        <w:t xml:space="preserve">era. Houses that were close to her home were replaced by the factories, and </w:t>
      </w:r>
      <w:r w:rsidR="003F0F8B">
        <w:rPr>
          <w:rFonts w:ascii="Times New Roman" w:hAnsi="Times New Roman" w:cs="Times New Roman"/>
          <w:sz w:val="24"/>
          <w:szCs w:val="24"/>
        </w:rPr>
        <w:t xml:space="preserve">she chooses to live with her past and does live with </w:t>
      </w:r>
      <w:r w:rsidR="001C16AF">
        <w:rPr>
          <w:rFonts w:ascii="Times New Roman" w:hAnsi="Times New Roman" w:cs="Times New Roman"/>
          <w:sz w:val="24"/>
          <w:szCs w:val="24"/>
        </w:rPr>
        <w:t>society</w:t>
      </w:r>
      <w:r w:rsidR="003F0F8B">
        <w:rPr>
          <w:rFonts w:ascii="Times New Roman" w:hAnsi="Times New Roman" w:cs="Times New Roman"/>
          <w:sz w:val="24"/>
          <w:szCs w:val="24"/>
        </w:rPr>
        <w:t xml:space="preserve">. The author uses symbolism to show her isolation in the story; for instance, she lives in a dark and dusty house which shows how she has separated herself from society. </w:t>
      </w:r>
      <w:r w:rsidR="001C16AF">
        <w:rPr>
          <w:rFonts w:ascii="Times New Roman" w:hAnsi="Times New Roman" w:cs="Times New Roman"/>
          <w:sz w:val="24"/>
          <w:szCs w:val="24"/>
        </w:rPr>
        <w:t xml:space="preserve">In addition, her isolation from society can be observed from the fact that she dislikes the laws and regulations when she goes to buy poison to the druggist. Another indication of this is when the </w:t>
      </w:r>
      <w:r w:rsidR="001C16AF" w:rsidRPr="001C16AF">
        <w:rPr>
          <w:rFonts w:ascii="Times New Roman" w:hAnsi="Times New Roman" w:cs="Times New Roman"/>
          <w:sz w:val="24"/>
          <w:szCs w:val="24"/>
        </w:rPr>
        <w:t>aldermen representatives</w:t>
      </w:r>
      <w:r w:rsidR="001C16AF">
        <w:rPr>
          <w:rFonts w:ascii="Times New Roman" w:hAnsi="Times New Roman" w:cs="Times New Roman"/>
          <w:sz w:val="24"/>
          <w:szCs w:val="24"/>
        </w:rPr>
        <w:t xml:space="preserve"> visit her for the tax she </w:t>
      </w:r>
      <w:r w:rsidR="00154AFB">
        <w:rPr>
          <w:rFonts w:ascii="Times New Roman" w:hAnsi="Times New Roman" w:cs="Times New Roman"/>
          <w:sz w:val="24"/>
          <w:szCs w:val="24"/>
        </w:rPr>
        <w:t xml:space="preserve">tells that her father loaned the town to some mayor who died almost ten years ago. This tells the level of isolation with society. She also refuses to comply with the laws when an order is issued to her for the address. </w:t>
      </w:r>
      <w:r w:rsidR="00ED10E2">
        <w:rPr>
          <w:rFonts w:ascii="Times New Roman" w:hAnsi="Times New Roman" w:cs="Times New Roman"/>
          <w:sz w:val="24"/>
          <w:szCs w:val="24"/>
        </w:rPr>
        <w:t xml:space="preserve">She is also quite satisfied with her state of affairs. It is understood from the story that she did not like isolation and Homer's murder </w:t>
      </w:r>
      <w:r w:rsidR="00A50B12">
        <w:rPr>
          <w:rFonts w:ascii="Times New Roman" w:hAnsi="Times New Roman" w:cs="Times New Roman"/>
          <w:sz w:val="24"/>
          <w:szCs w:val="24"/>
        </w:rPr>
        <w:t xml:space="preserve">indicate that he was the only man she wanted to be and therefore she murdered him to keep him and lie next to him. </w:t>
      </w:r>
    </w:p>
    <w:p w:rsidR="008871A7" w:rsidRDefault="00E5482C" w:rsidP="003364E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other hand, in the </w:t>
      </w:r>
      <w:r w:rsidRPr="00024E01">
        <w:rPr>
          <w:rFonts w:ascii="Times New Roman" w:hAnsi="Times New Roman" w:cs="Times New Roman"/>
          <w:sz w:val="24"/>
          <w:szCs w:val="24"/>
        </w:rPr>
        <w:t>‘Yellow Wall</w:t>
      </w:r>
      <w:r w:rsidRPr="00024E01">
        <w:rPr>
          <w:rFonts w:ascii="Times New Roman" w:hAnsi="Times New Roman" w:cs="Times New Roman"/>
          <w:sz w:val="24"/>
          <w:szCs w:val="24"/>
        </w:rPr>
        <w:t>paper</w:t>
      </w:r>
      <w:r>
        <w:rPr>
          <w:rFonts w:ascii="Times New Roman" w:hAnsi="Times New Roman" w:cs="Times New Roman"/>
          <w:sz w:val="24"/>
          <w:szCs w:val="24"/>
        </w:rPr>
        <w:t xml:space="preserve">,' the isolation of woman is due to male dominance. </w:t>
      </w:r>
      <w:r w:rsidR="005C25DC">
        <w:rPr>
          <w:rFonts w:ascii="Times New Roman" w:hAnsi="Times New Roman" w:cs="Times New Roman"/>
          <w:sz w:val="24"/>
          <w:szCs w:val="24"/>
        </w:rPr>
        <w:t xml:space="preserve">This story is also impacted </w:t>
      </w:r>
      <w:r w:rsidR="00B8612A">
        <w:rPr>
          <w:rFonts w:ascii="Times New Roman" w:hAnsi="Times New Roman" w:cs="Times New Roman"/>
          <w:sz w:val="24"/>
          <w:szCs w:val="24"/>
        </w:rPr>
        <w:t>by</w:t>
      </w:r>
      <w:r w:rsidR="005C25DC">
        <w:rPr>
          <w:rFonts w:ascii="Times New Roman" w:hAnsi="Times New Roman" w:cs="Times New Roman"/>
          <w:sz w:val="24"/>
          <w:szCs w:val="24"/>
        </w:rPr>
        <w:t xml:space="preserve"> the author’s </w:t>
      </w:r>
      <w:r w:rsidR="00B8612A">
        <w:rPr>
          <w:rFonts w:ascii="Times New Roman" w:hAnsi="Times New Roman" w:cs="Times New Roman"/>
          <w:sz w:val="24"/>
          <w:szCs w:val="24"/>
        </w:rPr>
        <w:t>own</w:t>
      </w:r>
      <w:r w:rsidR="005C25DC">
        <w:rPr>
          <w:rFonts w:ascii="Times New Roman" w:hAnsi="Times New Roman" w:cs="Times New Roman"/>
          <w:sz w:val="24"/>
          <w:szCs w:val="24"/>
        </w:rPr>
        <w:t xml:space="preserve"> life </w:t>
      </w:r>
      <w:r w:rsidR="00B8612A">
        <w:rPr>
          <w:rFonts w:ascii="Times New Roman" w:hAnsi="Times New Roman" w:cs="Times New Roman"/>
          <w:sz w:val="24"/>
          <w:szCs w:val="24"/>
        </w:rPr>
        <w:t>exercises</w:t>
      </w:r>
      <w:r w:rsidR="005C25DC">
        <w:rPr>
          <w:rFonts w:ascii="Times New Roman" w:hAnsi="Times New Roman" w:cs="Times New Roman"/>
          <w:sz w:val="24"/>
          <w:szCs w:val="24"/>
        </w:rPr>
        <w:t xml:space="preserve"> as Gilman was </w:t>
      </w:r>
      <w:r w:rsidR="005C25DC">
        <w:rPr>
          <w:rFonts w:ascii="Times New Roman" w:hAnsi="Times New Roman" w:cs="Times New Roman"/>
          <w:sz w:val="24"/>
          <w:szCs w:val="24"/>
        </w:rPr>
        <w:lastRenderedPageBreak/>
        <w:t xml:space="preserve">immobilized by deep depression according to </w:t>
      </w:r>
      <w:r w:rsidR="005C25DC" w:rsidRPr="005C25DC">
        <w:rPr>
          <w:rFonts w:ascii="Times New Roman" w:hAnsi="Times New Roman" w:cs="Times New Roman"/>
          <w:sz w:val="24"/>
          <w:szCs w:val="24"/>
        </w:rPr>
        <w:t>Abcarian &amp; Klotz</w:t>
      </w:r>
      <w:r w:rsidR="005C25DC">
        <w:rPr>
          <w:rFonts w:ascii="Times New Roman" w:hAnsi="Times New Roman" w:cs="Times New Roman"/>
          <w:sz w:val="24"/>
          <w:szCs w:val="24"/>
        </w:rPr>
        <w:t xml:space="preserve"> </w:t>
      </w:r>
      <w:r w:rsidR="005C25DC">
        <w:rPr>
          <w:rFonts w:ascii="Times New Roman" w:hAnsi="Times New Roman" w:cs="Times New Roman"/>
          <w:sz w:val="24"/>
          <w:szCs w:val="24"/>
        </w:rPr>
        <w:fldChar w:fldCharType="begin"/>
      </w:r>
      <w:r w:rsidR="005C25DC">
        <w:rPr>
          <w:rFonts w:ascii="Times New Roman" w:hAnsi="Times New Roman" w:cs="Times New Roman"/>
          <w:sz w:val="24"/>
          <w:szCs w:val="24"/>
        </w:rPr>
        <w:instrText xml:space="preserve"> ADDIN ZOTERO_ITEM CSL_CITATION {"citationID":"ctkQxglD","properties":{"formattedCitation":"(Abcarian et al.)","plainCitation":"(Abcarian et al.)"},"citationItems":[{"id":1295,"uris":["http://zotero.org/users/local/FGhKhGPG/items/4M8L49WU"],"uri":["http://zotero.org/users/local/FGhKhGPG/items/4M8L49WU"],"itemData":{"id":1295,"type":"book","title":"Literature-the human experience:[reading and writing]","publisher":"Bedford/St. Martin's","ISBN":"1-4576-0429-9","author":[{"family":"Abcarian","given":"Richard"},{"family":"Klotz","given":"Marvin"},{"family":"Cohen","given":"Samuel"}],"issued":{"date-parts":[["2013"]]}}}],"schema":"https://github.com/citation-style-language/schema/raw/master/csl-citation.json"} </w:instrText>
      </w:r>
      <w:r w:rsidR="005C25DC">
        <w:rPr>
          <w:rFonts w:ascii="Times New Roman" w:hAnsi="Times New Roman" w:cs="Times New Roman"/>
          <w:sz w:val="24"/>
          <w:szCs w:val="24"/>
        </w:rPr>
        <w:fldChar w:fldCharType="separate"/>
      </w:r>
      <w:r w:rsidR="005C25DC" w:rsidRPr="005C25DC">
        <w:rPr>
          <w:rFonts w:ascii="Times New Roman" w:hAnsi="Times New Roman" w:cs="Times New Roman"/>
          <w:sz w:val="24"/>
        </w:rPr>
        <w:t>(Abcarian et al.)</w:t>
      </w:r>
      <w:r w:rsidR="005C25DC">
        <w:rPr>
          <w:rFonts w:ascii="Times New Roman" w:hAnsi="Times New Roman" w:cs="Times New Roman"/>
          <w:sz w:val="24"/>
          <w:szCs w:val="24"/>
        </w:rPr>
        <w:fldChar w:fldCharType="end"/>
      </w:r>
      <w:r w:rsidR="005C25DC">
        <w:rPr>
          <w:rFonts w:ascii="Times New Roman" w:hAnsi="Times New Roman" w:cs="Times New Roman"/>
          <w:sz w:val="24"/>
          <w:szCs w:val="24"/>
        </w:rPr>
        <w:t xml:space="preserve">. </w:t>
      </w:r>
      <w:r>
        <w:rPr>
          <w:rFonts w:ascii="Times New Roman" w:hAnsi="Times New Roman" w:cs="Times New Roman"/>
          <w:sz w:val="24"/>
          <w:szCs w:val="24"/>
        </w:rPr>
        <w:t xml:space="preserve">The husband always indicates that the wife is on fault and he is always right. </w:t>
      </w:r>
      <w:r w:rsidR="005C25DC">
        <w:rPr>
          <w:rFonts w:ascii="Times New Roman" w:hAnsi="Times New Roman" w:cs="Times New Roman"/>
          <w:sz w:val="24"/>
          <w:szCs w:val="24"/>
        </w:rPr>
        <w:t>Her</w:t>
      </w:r>
      <w:r w:rsidR="007010BC">
        <w:rPr>
          <w:rFonts w:ascii="Times New Roman" w:hAnsi="Times New Roman" w:cs="Times New Roman"/>
          <w:sz w:val="24"/>
          <w:szCs w:val="24"/>
        </w:rPr>
        <w:t xml:space="preserve"> husband showed disagreement with her writing and advised her to take rest. Her husband is a physician, and he only trusts the facts than anybody else. The yellow wallpaper is the indication of the worn-out beliefs of men of ownership and his wife's provisions, and it is the reflection of herself if she tries to change her traditional role of being a housewife. </w:t>
      </w:r>
      <w:r w:rsidR="006B0460">
        <w:rPr>
          <w:rFonts w:ascii="Times New Roman" w:hAnsi="Times New Roman" w:cs="Times New Roman"/>
          <w:sz w:val="24"/>
          <w:szCs w:val="24"/>
        </w:rPr>
        <w:t xml:space="preserve">In this story, the woman has to listen to her husband and his symbol of power in the form of a Jennie, a housework talent. Initially, the woman gets used to the smell of yellow wallpaper but later gets disturbed with the smell, and it feels creepy to her. This indicates that she is untying herself from the procession, but later she wants to stay. It is may be due to a self-discovering of her freedom which will move away if she goes back. </w:t>
      </w:r>
      <w:r w:rsidR="003364E2">
        <w:rPr>
          <w:rFonts w:ascii="Times New Roman" w:hAnsi="Times New Roman" w:cs="Times New Roman"/>
          <w:sz w:val="24"/>
          <w:szCs w:val="24"/>
        </w:rPr>
        <w:t>According to John, her health can be nurtured back by the rest, but her self-discovery shows the fruits of recovery.</w:t>
      </w:r>
    </w:p>
    <w:p w:rsidR="008871A7" w:rsidRDefault="00E5482C" w:rsidP="00DC57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 the other hand, it can be discovered that Emily had no time to discover her self-worth and she lived with self-pity and isolation. These two stories share the life of two contrasting women who were in simil</w:t>
      </w:r>
      <w:r>
        <w:rPr>
          <w:rFonts w:ascii="Times New Roman" w:hAnsi="Times New Roman" w:cs="Times New Roman"/>
          <w:sz w:val="24"/>
          <w:szCs w:val="24"/>
        </w:rPr>
        <w:t xml:space="preserve">ar circumstances. Both were suffering from isolation due to male dominance, Emily due to her father and the narrator due to her husband's misunderstanding and lack of support. </w:t>
      </w:r>
      <w:r w:rsidR="00583641">
        <w:rPr>
          <w:rFonts w:ascii="Times New Roman" w:hAnsi="Times New Roman" w:cs="Times New Roman"/>
          <w:sz w:val="24"/>
          <w:szCs w:val="24"/>
        </w:rPr>
        <w:t>Emily is so entangled in this that she is not willing to see the negative e</w:t>
      </w:r>
      <w:r w:rsidR="00DC574A">
        <w:rPr>
          <w:rFonts w:ascii="Times New Roman" w:hAnsi="Times New Roman" w:cs="Times New Roman"/>
          <w:sz w:val="24"/>
          <w:szCs w:val="24"/>
        </w:rPr>
        <w:t xml:space="preserve">ffects of it. She supposed that her destiny is in male dominance and she can only survive if she clings to past. </w:t>
      </w:r>
      <w:r w:rsidR="00C6002F">
        <w:rPr>
          <w:rFonts w:ascii="Times New Roman" w:hAnsi="Times New Roman" w:cs="Times New Roman"/>
          <w:sz w:val="24"/>
          <w:szCs w:val="24"/>
        </w:rPr>
        <w:t>This is evident from the rejection of her father's demise, tax reduction, and Homer's death.</w:t>
      </w:r>
    </w:p>
    <w:p w:rsidR="008871A7" w:rsidRPr="0045226F" w:rsidRDefault="00E5482C" w:rsidP="00F710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 the contrary, the woman in “The Yellow Wallpaper” is</w:t>
      </w:r>
      <w:r>
        <w:rPr>
          <w:rFonts w:ascii="Times New Roman" w:hAnsi="Times New Roman" w:cs="Times New Roman"/>
          <w:sz w:val="24"/>
          <w:szCs w:val="24"/>
        </w:rPr>
        <w:t xml:space="preserve"> able to discover her self-worth. </w:t>
      </w:r>
      <w:r w:rsidRPr="001020D6">
        <w:rPr>
          <w:rFonts w:ascii="Times New Roman" w:hAnsi="Times New Roman" w:cs="Times New Roman"/>
          <w:sz w:val="24"/>
          <w:szCs w:val="24"/>
        </w:rPr>
        <w:t>She is ready to break loose and tear the wallpaper. She is jealous of her house help Jennie and her husband, and she states that she has found both staring at yellow wallpaper to her great surprise and their own awkwardnes</w:t>
      </w:r>
      <w:r w:rsidRPr="001020D6">
        <w:rPr>
          <w:rFonts w:ascii="Times New Roman" w:hAnsi="Times New Roman" w:cs="Times New Roman"/>
          <w:sz w:val="24"/>
          <w:szCs w:val="24"/>
        </w:rPr>
        <w:t xml:space="preserve">s. She is </w:t>
      </w:r>
      <w:r w:rsidR="001020D6" w:rsidRPr="001020D6">
        <w:rPr>
          <w:rFonts w:ascii="Times New Roman" w:hAnsi="Times New Roman" w:cs="Times New Roman"/>
          <w:sz w:val="24"/>
          <w:szCs w:val="24"/>
        </w:rPr>
        <w:t>a</w:t>
      </w:r>
      <w:r w:rsidRPr="001020D6">
        <w:rPr>
          <w:rFonts w:ascii="Times New Roman" w:hAnsi="Times New Roman" w:cs="Times New Roman"/>
          <w:sz w:val="24"/>
          <w:szCs w:val="24"/>
        </w:rPr>
        <w:t xml:space="preserve"> </w:t>
      </w:r>
      <w:r w:rsidR="005B4FEE" w:rsidRPr="001020D6">
        <w:rPr>
          <w:rFonts w:ascii="Times New Roman" w:hAnsi="Times New Roman" w:cs="Times New Roman"/>
          <w:sz w:val="24"/>
          <w:szCs w:val="24"/>
        </w:rPr>
        <w:t>personification</w:t>
      </w:r>
      <w:r w:rsidRPr="001020D6">
        <w:rPr>
          <w:rFonts w:ascii="Times New Roman" w:hAnsi="Times New Roman" w:cs="Times New Roman"/>
          <w:sz w:val="24"/>
          <w:szCs w:val="24"/>
        </w:rPr>
        <w:t xml:space="preserve"> of great </w:t>
      </w:r>
      <w:r w:rsidR="005B4FEE" w:rsidRPr="001020D6">
        <w:rPr>
          <w:rFonts w:ascii="Times New Roman" w:hAnsi="Times New Roman" w:cs="Times New Roman"/>
          <w:sz w:val="24"/>
          <w:szCs w:val="24"/>
        </w:rPr>
        <w:t>innovation</w:t>
      </w:r>
      <w:r w:rsidRPr="001020D6">
        <w:rPr>
          <w:rFonts w:ascii="Times New Roman" w:hAnsi="Times New Roman" w:cs="Times New Roman"/>
          <w:sz w:val="24"/>
          <w:szCs w:val="24"/>
        </w:rPr>
        <w:t xml:space="preserve"> in the fact that </w:t>
      </w:r>
      <w:r w:rsidRPr="001020D6">
        <w:rPr>
          <w:rFonts w:ascii="Times New Roman" w:hAnsi="Times New Roman" w:cs="Times New Roman"/>
          <w:sz w:val="24"/>
          <w:szCs w:val="24"/>
        </w:rPr>
        <w:lastRenderedPageBreak/>
        <w:t xml:space="preserve">she </w:t>
      </w:r>
      <w:r w:rsidR="005B4FEE" w:rsidRPr="001020D6">
        <w:rPr>
          <w:rFonts w:ascii="Times New Roman" w:hAnsi="Times New Roman" w:cs="Times New Roman"/>
          <w:sz w:val="24"/>
          <w:szCs w:val="24"/>
        </w:rPr>
        <w:t>revives</w:t>
      </w:r>
      <w:r w:rsidRPr="001020D6">
        <w:rPr>
          <w:rFonts w:ascii="Times New Roman" w:hAnsi="Times New Roman" w:cs="Times New Roman"/>
          <w:sz w:val="24"/>
          <w:szCs w:val="24"/>
        </w:rPr>
        <w:t xml:space="preserve"> her new energy and </w:t>
      </w:r>
      <w:r w:rsidR="001020D6" w:rsidRPr="001020D6">
        <w:rPr>
          <w:rFonts w:ascii="Times New Roman" w:hAnsi="Times New Roman" w:cs="Times New Roman"/>
          <w:sz w:val="24"/>
          <w:szCs w:val="24"/>
        </w:rPr>
        <w:t xml:space="preserve">viewpoint. </w:t>
      </w:r>
      <w:r w:rsidR="001020D6">
        <w:rPr>
          <w:rFonts w:ascii="Times New Roman" w:hAnsi="Times New Roman" w:cs="Times New Roman"/>
          <w:sz w:val="24"/>
          <w:szCs w:val="24"/>
        </w:rPr>
        <w:t xml:space="preserve">By then, her nervousness gets over as she breaks the </w:t>
      </w:r>
      <w:r w:rsidR="001020D6" w:rsidRPr="0045226F">
        <w:rPr>
          <w:rFonts w:ascii="Times New Roman" w:hAnsi="Times New Roman" w:cs="Times New Roman"/>
          <w:sz w:val="24"/>
          <w:szCs w:val="24"/>
        </w:rPr>
        <w:t xml:space="preserve">circle of isolation and prefers to be surrounded by the self-trust and more positive thoughts. </w:t>
      </w:r>
      <w:r w:rsidR="00F71083" w:rsidRPr="0045226F">
        <w:rPr>
          <w:rFonts w:ascii="Times New Roman" w:hAnsi="Times New Roman" w:cs="Times New Roman"/>
          <w:sz w:val="24"/>
          <w:szCs w:val="24"/>
        </w:rPr>
        <w:t>And she describes her discovery she claims that they can’t put her back</w:t>
      </w:r>
      <w:r w:rsidR="002A0109">
        <w:rPr>
          <w:rFonts w:ascii="Times New Roman" w:hAnsi="Times New Roman" w:cs="Times New Roman"/>
          <w:sz w:val="24"/>
          <w:szCs w:val="24"/>
        </w:rPr>
        <w:t xml:space="preserve"> </w:t>
      </w:r>
      <w:r w:rsidR="002A0109">
        <w:rPr>
          <w:rFonts w:ascii="Times New Roman" w:hAnsi="Times New Roman" w:cs="Times New Roman"/>
          <w:sz w:val="24"/>
          <w:szCs w:val="24"/>
        </w:rPr>
        <w:fldChar w:fldCharType="begin"/>
      </w:r>
      <w:r w:rsidR="002A0109">
        <w:rPr>
          <w:rFonts w:ascii="Times New Roman" w:hAnsi="Times New Roman" w:cs="Times New Roman"/>
          <w:sz w:val="24"/>
          <w:szCs w:val="24"/>
        </w:rPr>
        <w:instrText xml:space="preserve"> ADDIN ZOTERO_ITEM CSL_CITATION {"citationID":"VRU3gAui","properties":{"formattedCitation":"(Gilman)","plainCitation":"(Gilman)"},"citationItems":[{"id":1298,"uris":["http://zotero.org/users/local/FGhKhGPG/items/8SNRUL34"],"uri":["http://zotero.org/users/local/FGhKhGPG/items/8SNRUL34"],"itemData":{"id":1298,"type":"book","title":"The yellow wallpaper","publisher":"Project Gutenberg","ISBN":"0-585-15016-8","author":[{"family":"Gilman","given":"Charlotte Perkins"}],"issued":{"date-parts":[["1999"]]}}}],"schema":"https://github.com/citation-style-language/schema/raw/master/csl-citation.json"} </w:instrText>
      </w:r>
      <w:r w:rsidR="002A0109">
        <w:rPr>
          <w:rFonts w:ascii="Times New Roman" w:hAnsi="Times New Roman" w:cs="Times New Roman"/>
          <w:sz w:val="24"/>
          <w:szCs w:val="24"/>
        </w:rPr>
        <w:fldChar w:fldCharType="separate"/>
      </w:r>
      <w:r w:rsidR="002A0109" w:rsidRPr="002A0109">
        <w:rPr>
          <w:rFonts w:ascii="Times New Roman" w:hAnsi="Times New Roman" w:cs="Times New Roman"/>
          <w:sz w:val="24"/>
        </w:rPr>
        <w:t>(Gilman</w:t>
      </w:r>
      <w:r w:rsidR="003A25F9">
        <w:rPr>
          <w:rFonts w:ascii="Times New Roman" w:hAnsi="Times New Roman" w:cs="Times New Roman"/>
          <w:sz w:val="24"/>
        </w:rPr>
        <w:t>, 10</w:t>
      </w:r>
      <w:r w:rsidR="002A0109" w:rsidRPr="002A0109">
        <w:rPr>
          <w:rFonts w:ascii="Times New Roman" w:hAnsi="Times New Roman" w:cs="Times New Roman"/>
          <w:sz w:val="24"/>
        </w:rPr>
        <w:t>)</w:t>
      </w:r>
      <w:r w:rsidR="002A0109">
        <w:rPr>
          <w:rFonts w:ascii="Times New Roman" w:hAnsi="Times New Roman" w:cs="Times New Roman"/>
          <w:sz w:val="24"/>
          <w:szCs w:val="24"/>
        </w:rPr>
        <w:fldChar w:fldCharType="end"/>
      </w:r>
      <w:r w:rsidR="00F71083" w:rsidRPr="0045226F">
        <w:rPr>
          <w:rFonts w:ascii="Times New Roman" w:hAnsi="Times New Roman" w:cs="Times New Roman"/>
          <w:sz w:val="24"/>
          <w:szCs w:val="24"/>
        </w:rPr>
        <w:t xml:space="preserve">. </w:t>
      </w:r>
    </w:p>
    <w:p w:rsidR="008871A7" w:rsidRDefault="00E5482C" w:rsidP="008871A7">
      <w:pPr>
        <w:spacing w:after="0" w:line="480" w:lineRule="auto"/>
        <w:rPr>
          <w:rFonts w:ascii="Times New Roman" w:hAnsi="Times New Roman" w:cs="Times New Roman"/>
          <w:sz w:val="24"/>
          <w:szCs w:val="24"/>
        </w:rPr>
      </w:pPr>
      <w:r w:rsidRPr="0045226F">
        <w:rPr>
          <w:rFonts w:ascii="Times New Roman" w:hAnsi="Times New Roman" w:cs="Times New Roman"/>
          <w:sz w:val="24"/>
          <w:szCs w:val="24"/>
        </w:rPr>
        <w:tab/>
        <w:t xml:space="preserve">To sum up, </w:t>
      </w:r>
      <w:r w:rsidR="00E76A27">
        <w:rPr>
          <w:rFonts w:ascii="Times New Roman" w:hAnsi="Times New Roman" w:cs="Times New Roman"/>
          <w:sz w:val="24"/>
          <w:szCs w:val="24"/>
        </w:rPr>
        <w:t xml:space="preserve">both writers use their excellent writing skills to show the effects of being satisfied and restricting oneself to a popular belief. Both the stories show the emotional trails of women, living an exclusive lifestyle and falling deeper into their insanity. Emily is depicted as a </w:t>
      </w:r>
      <w:r w:rsidR="00E76A27" w:rsidRPr="00E76A27">
        <w:rPr>
          <w:rFonts w:ascii="Times New Roman" w:hAnsi="Times New Roman" w:cs="Times New Roman"/>
          <w:sz w:val="24"/>
          <w:szCs w:val="24"/>
        </w:rPr>
        <w:t>monument</w:t>
      </w:r>
      <w:r w:rsidR="00E76A27">
        <w:rPr>
          <w:rFonts w:ascii="Times New Roman" w:hAnsi="Times New Roman" w:cs="Times New Roman"/>
          <w:sz w:val="24"/>
          <w:szCs w:val="24"/>
        </w:rPr>
        <w:t xml:space="preserve"> that symbolically reflects someone who is unchanging. On the other hand, the woman in the other story is happy to rediscover herself that enables her to improve herself. </w:t>
      </w:r>
      <w:r w:rsidR="00E76A27" w:rsidRPr="00E76A27">
        <w:rPr>
          <w:rFonts w:ascii="Times New Roman" w:hAnsi="Times New Roman" w:cs="Times New Roman"/>
          <w:sz w:val="24"/>
          <w:szCs w:val="24"/>
        </w:rPr>
        <w:t>The opposing effect of isolation and loneliness is sensed during both stories.</w:t>
      </w:r>
      <w:r w:rsidR="00E76A27">
        <w:rPr>
          <w:rFonts w:ascii="Times New Roman" w:hAnsi="Times New Roman" w:cs="Times New Roman"/>
          <w:sz w:val="24"/>
          <w:szCs w:val="24"/>
        </w:rPr>
        <w:t xml:space="preserve"> Each authors viewpoint makes the two stories incorporate different meanings and themes yet having similar plots.  </w:t>
      </w: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2A0109" w:rsidRDefault="002A0109" w:rsidP="008871A7">
      <w:pPr>
        <w:spacing w:after="0" w:line="480" w:lineRule="auto"/>
        <w:rPr>
          <w:rFonts w:ascii="Times New Roman" w:hAnsi="Times New Roman" w:cs="Times New Roman"/>
          <w:sz w:val="24"/>
          <w:szCs w:val="24"/>
        </w:rPr>
      </w:pPr>
    </w:p>
    <w:p w:rsidR="00F84222" w:rsidRDefault="00F84222" w:rsidP="008871A7">
      <w:pPr>
        <w:spacing w:after="0" w:line="480" w:lineRule="auto"/>
        <w:rPr>
          <w:rFonts w:ascii="Times New Roman" w:hAnsi="Times New Roman" w:cs="Times New Roman"/>
          <w:sz w:val="24"/>
          <w:szCs w:val="24"/>
        </w:rPr>
      </w:pPr>
    </w:p>
    <w:p w:rsidR="00F84222" w:rsidRDefault="00F84222" w:rsidP="008871A7">
      <w:pPr>
        <w:spacing w:after="0" w:line="480" w:lineRule="auto"/>
        <w:rPr>
          <w:rFonts w:ascii="Times New Roman" w:hAnsi="Times New Roman" w:cs="Times New Roman"/>
          <w:sz w:val="24"/>
          <w:szCs w:val="24"/>
        </w:rPr>
      </w:pPr>
      <w:bookmarkStart w:id="0" w:name="_GoBack"/>
      <w:bookmarkEnd w:id="0"/>
    </w:p>
    <w:p w:rsidR="002A0109" w:rsidRDefault="002A0109" w:rsidP="008871A7">
      <w:pPr>
        <w:spacing w:after="0" w:line="480" w:lineRule="auto"/>
        <w:rPr>
          <w:rFonts w:ascii="Times New Roman" w:hAnsi="Times New Roman" w:cs="Times New Roman"/>
          <w:sz w:val="24"/>
          <w:szCs w:val="24"/>
        </w:rPr>
      </w:pPr>
    </w:p>
    <w:p w:rsidR="002A0109" w:rsidRPr="0045226F" w:rsidRDefault="00E5482C" w:rsidP="008871A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orks Cited </w:t>
      </w:r>
    </w:p>
    <w:p w:rsidR="002A0109" w:rsidRPr="002A0109" w:rsidRDefault="00E5482C" w:rsidP="002A0109">
      <w:pPr>
        <w:pStyle w:val="Bibliography"/>
        <w:rPr>
          <w:rFonts w:ascii="Times New Roman" w:hAnsi="Times New Roman" w:cs="Times New Roman"/>
          <w:sz w:val="24"/>
        </w:rPr>
      </w:pPr>
      <w:r>
        <w:rPr>
          <w:color w:val="C0504D" w:themeColor="accent2"/>
        </w:rPr>
        <w:fldChar w:fldCharType="begin"/>
      </w:r>
      <w:r>
        <w:rPr>
          <w:color w:val="C0504D" w:themeColor="accent2"/>
        </w:rPr>
        <w:instrText xml:space="preserve"> ADDIN ZOTERO_BIBL {"custom":[]} CSL_BIBLIOGRAPHY </w:instrText>
      </w:r>
      <w:r>
        <w:rPr>
          <w:color w:val="C0504D" w:themeColor="accent2"/>
        </w:rPr>
        <w:fldChar w:fldCharType="separate"/>
      </w:r>
      <w:r w:rsidRPr="002A0109">
        <w:rPr>
          <w:rFonts w:ascii="Times New Roman" w:hAnsi="Times New Roman" w:cs="Times New Roman"/>
          <w:sz w:val="24"/>
        </w:rPr>
        <w:t xml:space="preserve">Abcarian, Richard, et al. </w:t>
      </w:r>
      <w:r w:rsidRPr="002A0109">
        <w:rPr>
          <w:rFonts w:ascii="Times New Roman" w:hAnsi="Times New Roman" w:cs="Times New Roman"/>
          <w:i/>
          <w:iCs/>
          <w:sz w:val="24"/>
        </w:rPr>
        <w:t>Literature-the Human Experience:[Reading and Writing]</w:t>
      </w:r>
      <w:r w:rsidRPr="002A0109">
        <w:rPr>
          <w:rFonts w:ascii="Times New Roman" w:hAnsi="Times New Roman" w:cs="Times New Roman"/>
          <w:sz w:val="24"/>
        </w:rPr>
        <w:t>. Bedford/St. Martin’s, 2013.</w:t>
      </w:r>
    </w:p>
    <w:p w:rsidR="002A0109" w:rsidRPr="002A0109" w:rsidRDefault="00E5482C" w:rsidP="002A0109">
      <w:pPr>
        <w:pStyle w:val="Bibliography"/>
        <w:rPr>
          <w:rFonts w:ascii="Times New Roman" w:hAnsi="Times New Roman" w:cs="Times New Roman"/>
          <w:sz w:val="24"/>
        </w:rPr>
      </w:pPr>
      <w:r w:rsidRPr="002A0109">
        <w:rPr>
          <w:rFonts w:ascii="Times New Roman" w:hAnsi="Times New Roman" w:cs="Times New Roman"/>
          <w:sz w:val="24"/>
        </w:rPr>
        <w:t xml:space="preserve">Faulkner, William, and Noel Polk. </w:t>
      </w:r>
      <w:r w:rsidRPr="002A0109">
        <w:rPr>
          <w:rFonts w:ascii="Times New Roman" w:hAnsi="Times New Roman" w:cs="Times New Roman"/>
          <w:i/>
          <w:iCs/>
          <w:sz w:val="24"/>
        </w:rPr>
        <w:t>A Rose for Emily</w:t>
      </w:r>
      <w:r w:rsidRPr="002A0109">
        <w:rPr>
          <w:rFonts w:ascii="Times New Roman" w:hAnsi="Times New Roman" w:cs="Times New Roman"/>
          <w:sz w:val="24"/>
        </w:rPr>
        <w:t>. Harcourt College Publishers, 2000.</w:t>
      </w:r>
    </w:p>
    <w:p w:rsidR="002A0109" w:rsidRPr="002A0109" w:rsidRDefault="00E5482C" w:rsidP="002A0109">
      <w:pPr>
        <w:pStyle w:val="Bibliography"/>
        <w:rPr>
          <w:rFonts w:ascii="Times New Roman" w:hAnsi="Times New Roman" w:cs="Times New Roman"/>
          <w:sz w:val="24"/>
        </w:rPr>
      </w:pPr>
      <w:r w:rsidRPr="002A0109">
        <w:rPr>
          <w:rFonts w:ascii="Times New Roman" w:hAnsi="Times New Roman" w:cs="Times New Roman"/>
          <w:sz w:val="24"/>
        </w:rPr>
        <w:t xml:space="preserve">Gilman, Charlotte Perkins. </w:t>
      </w:r>
      <w:r w:rsidRPr="002A0109">
        <w:rPr>
          <w:rFonts w:ascii="Times New Roman" w:hAnsi="Times New Roman" w:cs="Times New Roman"/>
          <w:i/>
          <w:iCs/>
          <w:sz w:val="24"/>
        </w:rPr>
        <w:t>The Yellow Wallpaper</w:t>
      </w:r>
      <w:r w:rsidRPr="002A0109">
        <w:rPr>
          <w:rFonts w:ascii="Times New Roman" w:hAnsi="Times New Roman" w:cs="Times New Roman"/>
          <w:sz w:val="24"/>
        </w:rPr>
        <w:t>. Project Gutenberg, 1999.</w:t>
      </w:r>
    </w:p>
    <w:p w:rsidR="000F4374" w:rsidRPr="00E273F1" w:rsidRDefault="00E5482C" w:rsidP="008871A7">
      <w:pPr>
        <w:spacing w:after="0" w:line="480" w:lineRule="auto"/>
        <w:rPr>
          <w:rFonts w:ascii="Times New Roman" w:hAnsi="Times New Roman" w:cs="Times New Roman"/>
          <w:color w:val="C0504D" w:themeColor="accent2"/>
          <w:sz w:val="24"/>
          <w:szCs w:val="24"/>
        </w:rPr>
      </w:pPr>
      <w:r>
        <w:rPr>
          <w:rFonts w:ascii="Times New Roman" w:hAnsi="Times New Roman" w:cs="Times New Roman"/>
          <w:color w:val="C0504D" w:themeColor="accent2"/>
          <w:sz w:val="24"/>
          <w:szCs w:val="24"/>
        </w:rPr>
        <w:fldChar w:fldCharType="end"/>
      </w:r>
    </w:p>
    <w:sectPr w:rsidR="000F4374" w:rsidRPr="00E273F1"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482C" w:rsidRDefault="00E5482C">
      <w:pPr>
        <w:spacing w:after="0" w:line="240" w:lineRule="auto"/>
      </w:pPr>
      <w:r>
        <w:separator/>
      </w:r>
    </w:p>
  </w:endnote>
  <w:endnote w:type="continuationSeparator" w:id="0">
    <w:p w:rsidR="00E5482C" w:rsidRDefault="00E548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482C" w:rsidRDefault="00E5482C">
      <w:pPr>
        <w:spacing w:after="0" w:line="240" w:lineRule="auto"/>
      </w:pPr>
      <w:r>
        <w:separator/>
      </w:r>
    </w:p>
  </w:footnote>
  <w:footnote w:type="continuationSeparator" w:id="0">
    <w:p w:rsidR="00E5482C" w:rsidRDefault="00E548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19728198"/>
      <w:docPartObj>
        <w:docPartGallery w:val="Page Numbers (Top of Page)"/>
        <w:docPartUnique/>
      </w:docPartObj>
    </w:sdtPr>
    <w:sdtEndPr>
      <w:rPr>
        <w:noProof/>
      </w:rPr>
    </w:sdtEndPr>
    <w:sdtContent>
      <w:p w:rsidR="002D58D6" w:rsidRPr="00226003" w:rsidRDefault="00E5482C">
        <w:pPr>
          <w:pStyle w:val="Header"/>
          <w:jc w:val="right"/>
          <w:rPr>
            <w:rFonts w:ascii="Times New Roman" w:hAnsi="Times New Roman" w:cs="Times New Roman"/>
            <w:sz w:val="24"/>
            <w:szCs w:val="24"/>
          </w:rPr>
        </w:pPr>
        <w:r w:rsidRPr="00226003">
          <w:rPr>
            <w:rFonts w:ascii="Times New Roman" w:hAnsi="Times New Roman" w:cs="Times New Roman"/>
            <w:sz w:val="24"/>
            <w:szCs w:val="24"/>
          </w:rPr>
          <w:t xml:space="preserve">Last Name </w:t>
        </w:r>
        <w:r w:rsidRPr="00226003">
          <w:rPr>
            <w:rFonts w:ascii="Times New Roman" w:hAnsi="Times New Roman" w:cs="Times New Roman"/>
            <w:sz w:val="24"/>
            <w:szCs w:val="24"/>
          </w:rPr>
          <w:fldChar w:fldCharType="begin"/>
        </w:r>
        <w:r w:rsidRPr="00226003">
          <w:rPr>
            <w:rFonts w:ascii="Times New Roman" w:hAnsi="Times New Roman" w:cs="Times New Roman"/>
            <w:sz w:val="24"/>
            <w:szCs w:val="24"/>
          </w:rPr>
          <w:instrText xml:space="preserve"> PAGE   \* </w:instrText>
        </w:r>
        <w:r w:rsidRPr="00226003">
          <w:rPr>
            <w:rFonts w:ascii="Times New Roman" w:hAnsi="Times New Roman" w:cs="Times New Roman"/>
            <w:sz w:val="24"/>
            <w:szCs w:val="24"/>
          </w:rPr>
          <w:instrText xml:space="preserve">MERGEFORMAT </w:instrText>
        </w:r>
        <w:r w:rsidRPr="00226003">
          <w:rPr>
            <w:rFonts w:ascii="Times New Roman" w:hAnsi="Times New Roman" w:cs="Times New Roman"/>
            <w:sz w:val="24"/>
            <w:szCs w:val="24"/>
          </w:rPr>
          <w:fldChar w:fldCharType="separate"/>
        </w:r>
        <w:r w:rsidR="00F84222">
          <w:rPr>
            <w:rFonts w:ascii="Times New Roman" w:hAnsi="Times New Roman" w:cs="Times New Roman"/>
            <w:noProof/>
            <w:sz w:val="24"/>
            <w:szCs w:val="24"/>
          </w:rPr>
          <w:t>5</w:t>
        </w:r>
        <w:r w:rsidRPr="00226003">
          <w:rPr>
            <w:rFonts w:ascii="Times New Roman" w:hAnsi="Times New Roman" w:cs="Times New Roman"/>
            <w:noProof/>
            <w:sz w:val="24"/>
            <w:szCs w:val="24"/>
          </w:rPr>
          <w:fldChar w:fldCharType="end"/>
        </w:r>
      </w:p>
    </w:sdtContent>
  </w:sdt>
  <w:p w:rsidR="002D58D6" w:rsidRPr="00226003" w:rsidRDefault="002D58D6">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A3AE5"/>
    <w:multiLevelType w:val="hybridMultilevel"/>
    <w:tmpl w:val="222E82C6"/>
    <w:lvl w:ilvl="0" w:tplc="95BA699C">
      <w:start w:val="1"/>
      <w:numFmt w:val="decimal"/>
      <w:lvlText w:val="%1."/>
      <w:lvlJc w:val="left"/>
      <w:pPr>
        <w:ind w:left="780" w:hanging="360"/>
      </w:pPr>
    </w:lvl>
    <w:lvl w:ilvl="1" w:tplc="24FC6474" w:tentative="1">
      <w:start w:val="1"/>
      <w:numFmt w:val="lowerLetter"/>
      <w:lvlText w:val="%2."/>
      <w:lvlJc w:val="left"/>
      <w:pPr>
        <w:ind w:left="1500" w:hanging="360"/>
      </w:pPr>
    </w:lvl>
    <w:lvl w:ilvl="2" w:tplc="46DAA8B6" w:tentative="1">
      <w:start w:val="1"/>
      <w:numFmt w:val="lowerRoman"/>
      <w:lvlText w:val="%3."/>
      <w:lvlJc w:val="right"/>
      <w:pPr>
        <w:ind w:left="2220" w:hanging="180"/>
      </w:pPr>
    </w:lvl>
    <w:lvl w:ilvl="3" w:tplc="BE58C55A" w:tentative="1">
      <w:start w:val="1"/>
      <w:numFmt w:val="decimal"/>
      <w:lvlText w:val="%4."/>
      <w:lvlJc w:val="left"/>
      <w:pPr>
        <w:ind w:left="2940" w:hanging="360"/>
      </w:pPr>
    </w:lvl>
    <w:lvl w:ilvl="4" w:tplc="9FCAB116" w:tentative="1">
      <w:start w:val="1"/>
      <w:numFmt w:val="lowerLetter"/>
      <w:lvlText w:val="%5."/>
      <w:lvlJc w:val="left"/>
      <w:pPr>
        <w:ind w:left="3660" w:hanging="360"/>
      </w:pPr>
    </w:lvl>
    <w:lvl w:ilvl="5" w:tplc="2A623F68" w:tentative="1">
      <w:start w:val="1"/>
      <w:numFmt w:val="lowerRoman"/>
      <w:lvlText w:val="%6."/>
      <w:lvlJc w:val="right"/>
      <w:pPr>
        <w:ind w:left="4380" w:hanging="180"/>
      </w:pPr>
    </w:lvl>
    <w:lvl w:ilvl="6" w:tplc="C7C2074C" w:tentative="1">
      <w:start w:val="1"/>
      <w:numFmt w:val="decimal"/>
      <w:lvlText w:val="%7."/>
      <w:lvlJc w:val="left"/>
      <w:pPr>
        <w:ind w:left="5100" w:hanging="360"/>
      </w:pPr>
    </w:lvl>
    <w:lvl w:ilvl="7" w:tplc="59B02C82" w:tentative="1">
      <w:start w:val="1"/>
      <w:numFmt w:val="lowerLetter"/>
      <w:lvlText w:val="%8."/>
      <w:lvlJc w:val="left"/>
      <w:pPr>
        <w:ind w:left="5820" w:hanging="360"/>
      </w:pPr>
    </w:lvl>
    <w:lvl w:ilvl="8" w:tplc="06C4E0D8" w:tentative="1">
      <w:start w:val="1"/>
      <w:numFmt w:val="lowerRoman"/>
      <w:lvlText w:val="%9."/>
      <w:lvlJc w:val="right"/>
      <w:pPr>
        <w:ind w:left="6540" w:hanging="180"/>
      </w:pPr>
    </w:lvl>
  </w:abstractNum>
  <w:abstractNum w:abstractNumId="1">
    <w:nsid w:val="59B65CA9"/>
    <w:multiLevelType w:val="multilevel"/>
    <w:tmpl w:val="118A4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MakFANXlfEktAAAA"/>
  </w:docVars>
  <w:rsids>
    <w:rsidRoot w:val="00D77BDB"/>
    <w:rsid w:val="000028BF"/>
    <w:rsid w:val="000032A0"/>
    <w:rsid w:val="00003824"/>
    <w:rsid w:val="000079C3"/>
    <w:rsid w:val="00007C65"/>
    <w:rsid w:val="000118BA"/>
    <w:rsid w:val="00013E40"/>
    <w:rsid w:val="00014ACB"/>
    <w:rsid w:val="00016AAC"/>
    <w:rsid w:val="000204FE"/>
    <w:rsid w:val="00024769"/>
    <w:rsid w:val="00024E01"/>
    <w:rsid w:val="0002561A"/>
    <w:rsid w:val="00026F7B"/>
    <w:rsid w:val="000302A6"/>
    <w:rsid w:val="00034816"/>
    <w:rsid w:val="00040008"/>
    <w:rsid w:val="0004057E"/>
    <w:rsid w:val="000413FC"/>
    <w:rsid w:val="00047D90"/>
    <w:rsid w:val="000521A7"/>
    <w:rsid w:val="00052209"/>
    <w:rsid w:val="00052B03"/>
    <w:rsid w:val="0005651A"/>
    <w:rsid w:val="0005682A"/>
    <w:rsid w:val="000576A1"/>
    <w:rsid w:val="00067738"/>
    <w:rsid w:val="00067EAC"/>
    <w:rsid w:val="0007159C"/>
    <w:rsid w:val="000719A2"/>
    <w:rsid w:val="0008141D"/>
    <w:rsid w:val="0008191D"/>
    <w:rsid w:val="000852C7"/>
    <w:rsid w:val="00091E3C"/>
    <w:rsid w:val="00092C2E"/>
    <w:rsid w:val="00093053"/>
    <w:rsid w:val="00094008"/>
    <w:rsid w:val="00097BE9"/>
    <w:rsid w:val="000A0097"/>
    <w:rsid w:val="000A0E89"/>
    <w:rsid w:val="000A4D85"/>
    <w:rsid w:val="000A645B"/>
    <w:rsid w:val="000A6ABD"/>
    <w:rsid w:val="000A6D74"/>
    <w:rsid w:val="000B0261"/>
    <w:rsid w:val="000B1384"/>
    <w:rsid w:val="000B1A0D"/>
    <w:rsid w:val="000B2B7C"/>
    <w:rsid w:val="000B6723"/>
    <w:rsid w:val="000B737A"/>
    <w:rsid w:val="000B7E53"/>
    <w:rsid w:val="000C0905"/>
    <w:rsid w:val="000C0FB5"/>
    <w:rsid w:val="000C4958"/>
    <w:rsid w:val="000D0FD5"/>
    <w:rsid w:val="000D1E0F"/>
    <w:rsid w:val="000D327A"/>
    <w:rsid w:val="000D3D32"/>
    <w:rsid w:val="000E0E26"/>
    <w:rsid w:val="000E1A52"/>
    <w:rsid w:val="000E1DCE"/>
    <w:rsid w:val="000E2359"/>
    <w:rsid w:val="000E2F87"/>
    <w:rsid w:val="000E3501"/>
    <w:rsid w:val="000E45EC"/>
    <w:rsid w:val="000F141B"/>
    <w:rsid w:val="000F4374"/>
    <w:rsid w:val="0010155A"/>
    <w:rsid w:val="001020D6"/>
    <w:rsid w:val="001048AA"/>
    <w:rsid w:val="00112A45"/>
    <w:rsid w:val="00113954"/>
    <w:rsid w:val="00114E0A"/>
    <w:rsid w:val="00115B2D"/>
    <w:rsid w:val="00117AA9"/>
    <w:rsid w:val="00122332"/>
    <w:rsid w:val="00122EEF"/>
    <w:rsid w:val="00124B7D"/>
    <w:rsid w:val="001256A5"/>
    <w:rsid w:val="0013234C"/>
    <w:rsid w:val="0013651F"/>
    <w:rsid w:val="001371BB"/>
    <w:rsid w:val="00141E97"/>
    <w:rsid w:val="0014339C"/>
    <w:rsid w:val="001439C0"/>
    <w:rsid w:val="00143AFD"/>
    <w:rsid w:val="00145B3A"/>
    <w:rsid w:val="0014711C"/>
    <w:rsid w:val="00147F6A"/>
    <w:rsid w:val="00150BD0"/>
    <w:rsid w:val="0015245C"/>
    <w:rsid w:val="00152791"/>
    <w:rsid w:val="00152C4B"/>
    <w:rsid w:val="001533BA"/>
    <w:rsid w:val="00154916"/>
    <w:rsid w:val="00154AFB"/>
    <w:rsid w:val="00155F48"/>
    <w:rsid w:val="00156CDF"/>
    <w:rsid w:val="00163733"/>
    <w:rsid w:val="00165822"/>
    <w:rsid w:val="0016697F"/>
    <w:rsid w:val="00166F70"/>
    <w:rsid w:val="00171728"/>
    <w:rsid w:val="00171EE5"/>
    <w:rsid w:val="001721ED"/>
    <w:rsid w:val="001725BB"/>
    <w:rsid w:val="00173DED"/>
    <w:rsid w:val="001766F9"/>
    <w:rsid w:val="001773A8"/>
    <w:rsid w:val="00185799"/>
    <w:rsid w:val="001874F8"/>
    <w:rsid w:val="001932EA"/>
    <w:rsid w:val="00194587"/>
    <w:rsid w:val="00196245"/>
    <w:rsid w:val="001A0244"/>
    <w:rsid w:val="001A503D"/>
    <w:rsid w:val="001A5FFF"/>
    <w:rsid w:val="001A79B1"/>
    <w:rsid w:val="001A79DC"/>
    <w:rsid w:val="001B216E"/>
    <w:rsid w:val="001B2A12"/>
    <w:rsid w:val="001B397F"/>
    <w:rsid w:val="001B71E7"/>
    <w:rsid w:val="001C1674"/>
    <w:rsid w:val="001C16AF"/>
    <w:rsid w:val="001C4B9C"/>
    <w:rsid w:val="001C55E9"/>
    <w:rsid w:val="001C57E1"/>
    <w:rsid w:val="001C5D57"/>
    <w:rsid w:val="001C7352"/>
    <w:rsid w:val="001C79DB"/>
    <w:rsid w:val="001D1AB6"/>
    <w:rsid w:val="001D2D74"/>
    <w:rsid w:val="001D458E"/>
    <w:rsid w:val="001E0312"/>
    <w:rsid w:val="001E2B5A"/>
    <w:rsid w:val="001E5C08"/>
    <w:rsid w:val="001F1EA0"/>
    <w:rsid w:val="001F2CC4"/>
    <w:rsid w:val="001F36E0"/>
    <w:rsid w:val="001F415F"/>
    <w:rsid w:val="001F6615"/>
    <w:rsid w:val="002002F7"/>
    <w:rsid w:val="00200C23"/>
    <w:rsid w:val="002039EC"/>
    <w:rsid w:val="00206079"/>
    <w:rsid w:val="00212021"/>
    <w:rsid w:val="00212B19"/>
    <w:rsid w:val="00213498"/>
    <w:rsid w:val="00213A8B"/>
    <w:rsid w:val="00220243"/>
    <w:rsid w:val="002216F9"/>
    <w:rsid w:val="002231F9"/>
    <w:rsid w:val="00225908"/>
    <w:rsid w:val="00226003"/>
    <w:rsid w:val="002300DF"/>
    <w:rsid w:val="00230F2B"/>
    <w:rsid w:val="00232553"/>
    <w:rsid w:val="002356D8"/>
    <w:rsid w:val="002359E8"/>
    <w:rsid w:val="00241C13"/>
    <w:rsid w:val="002467CA"/>
    <w:rsid w:val="00246C13"/>
    <w:rsid w:val="00246E5D"/>
    <w:rsid w:val="00247B9E"/>
    <w:rsid w:val="002525EE"/>
    <w:rsid w:val="002546CF"/>
    <w:rsid w:val="0025587B"/>
    <w:rsid w:val="00256049"/>
    <w:rsid w:val="0026003A"/>
    <w:rsid w:val="00262459"/>
    <w:rsid w:val="00262C48"/>
    <w:rsid w:val="00263261"/>
    <w:rsid w:val="002643B4"/>
    <w:rsid w:val="00271496"/>
    <w:rsid w:val="00273267"/>
    <w:rsid w:val="002738E2"/>
    <w:rsid w:val="00274019"/>
    <w:rsid w:val="002753FC"/>
    <w:rsid w:val="00276A82"/>
    <w:rsid w:val="00277FA0"/>
    <w:rsid w:val="00283E60"/>
    <w:rsid w:val="002840E2"/>
    <w:rsid w:val="002863A9"/>
    <w:rsid w:val="00286876"/>
    <w:rsid w:val="00290C0C"/>
    <w:rsid w:val="002940DD"/>
    <w:rsid w:val="0029458B"/>
    <w:rsid w:val="00294ABA"/>
    <w:rsid w:val="002A0109"/>
    <w:rsid w:val="002A51F4"/>
    <w:rsid w:val="002A6951"/>
    <w:rsid w:val="002B745E"/>
    <w:rsid w:val="002C0C09"/>
    <w:rsid w:val="002C3E62"/>
    <w:rsid w:val="002C51CD"/>
    <w:rsid w:val="002D35DC"/>
    <w:rsid w:val="002D58D6"/>
    <w:rsid w:val="002D63A6"/>
    <w:rsid w:val="002D65A6"/>
    <w:rsid w:val="002E1A57"/>
    <w:rsid w:val="002E3246"/>
    <w:rsid w:val="002E5062"/>
    <w:rsid w:val="002E55C9"/>
    <w:rsid w:val="002E6A8B"/>
    <w:rsid w:val="002E6C06"/>
    <w:rsid w:val="002E7360"/>
    <w:rsid w:val="002F13AB"/>
    <w:rsid w:val="002F3CE7"/>
    <w:rsid w:val="0030131E"/>
    <w:rsid w:val="00302AA0"/>
    <w:rsid w:val="003054C7"/>
    <w:rsid w:val="0032299C"/>
    <w:rsid w:val="003243F0"/>
    <w:rsid w:val="00324DB1"/>
    <w:rsid w:val="003258E2"/>
    <w:rsid w:val="00327AC3"/>
    <w:rsid w:val="00334287"/>
    <w:rsid w:val="00335461"/>
    <w:rsid w:val="003364E2"/>
    <w:rsid w:val="00336552"/>
    <w:rsid w:val="00336DBD"/>
    <w:rsid w:val="00341BF1"/>
    <w:rsid w:val="00341F7B"/>
    <w:rsid w:val="0034281B"/>
    <w:rsid w:val="00346577"/>
    <w:rsid w:val="00346B91"/>
    <w:rsid w:val="00352692"/>
    <w:rsid w:val="00353AE0"/>
    <w:rsid w:val="00366373"/>
    <w:rsid w:val="003729E2"/>
    <w:rsid w:val="00373C99"/>
    <w:rsid w:val="00377E81"/>
    <w:rsid w:val="00382394"/>
    <w:rsid w:val="00386016"/>
    <w:rsid w:val="003870F6"/>
    <w:rsid w:val="00393721"/>
    <w:rsid w:val="00393FCE"/>
    <w:rsid w:val="00394283"/>
    <w:rsid w:val="0039451A"/>
    <w:rsid w:val="00394F9B"/>
    <w:rsid w:val="00396BA4"/>
    <w:rsid w:val="00396FA6"/>
    <w:rsid w:val="003A25F9"/>
    <w:rsid w:val="003A3949"/>
    <w:rsid w:val="003A52B6"/>
    <w:rsid w:val="003A5508"/>
    <w:rsid w:val="003A7DD2"/>
    <w:rsid w:val="003B0617"/>
    <w:rsid w:val="003B084E"/>
    <w:rsid w:val="003B41AB"/>
    <w:rsid w:val="003B4B4B"/>
    <w:rsid w:val="003B76F0"/>
    <w:rsid w:val="003C216F"/>
    <w:rsid w:val="003C42A5"/>
    <w:rsid w:val="003C441E"/>
    <w:rsid w:val="003C5191"/>
    <w:rsid w:val="003C5205"/>
    <w:rsid w:val="003C55B3"/>
    <w:rsid w:val="003C706A"/>
    <w:rsid w:val="003D001A"/>
    <w:rsid w:val="003D27B0"/>
    <w:rsid w:val="003D3072"/>
    <w:rsid w:val="003D3D99"/>
    <w:rsid w:val="003D414B"/>
    <w:rsid w:val="003D41BA"/>
    <w:rsid w:val="003D435F"/>
    <w:rsid w:val="003D4979"/>
    <w:rsid w:val="003E28C5"/>
    <w:rsid w:val="003E403F"/>
    <w:rsid w:val="003E4232"/>
    <w:rsid w:val="003E60E9"/>
    <w:rsid w:val="003F095F"/>
    <w:rsid w:val="003F0F8B"/>
    <w:rsid w:val="003F2683"/>
    <w:rsid w:val="003F6D36"/>
    <w:rsid w:val="0040021F"/>
    <w:rsid w:val="004006BF"/>
    <w:rsid w:val="004014C8"/>
    <w:rsid w:val="00402A88"/>
    <w:rsid w:val="004030EC"/>
    <w:rsid w:val="004041F1"/>
    <w:rsid w:val="0041251A"/>
    <w:rsid w:val="004172EC"/>
    <w:rsid w:val="004204BF"/>
    <w:rsid w:val="00422C6A"/>
    <w:rsid w:val="00423AEA"/>
    <w:rsid w:val="004242C6"/>
    <w:rsid w:val="00425A37"/>
    <w:rsid w:val="00427BED"/>
    <w:rsid w:val="00433E40"/>
    <w:rsid w:val="00436FB9"/>
    <w:rsid w:val="00440EBE"/>
    <w:rsid w:val="00441105"/>
    <w:rsid w:val="0044593E"/>
    <w:rsid w:val="00451262"/>
    <w:rsid w:val="00451267"/>
    <w:rsid w:val="00451D89"/>
    <w:rsid w:val="0045226F"/>
    <w:rsid w:val="00457985"/>
    <w:rsid w:val="0046268C"/>
    <w:rsid w:val="0046282E"/>
    <w:rsid w:val="00467D8E"/>
    <w:rsid w:val="00475625"/>
    <w:rsid w:val="0047587C"/>
    <w:rsid w:val="00475DF9"/>
    <w:rsid w:val="004763D7"/>
    <w:rsid w:val="00480D3C"/>
    <w:rsid w:val="00484698"/>
    <w:rsid w:val="00487F07"/>
    <w:rsid w:val="00497321"/>
    <w:rsid w:val="004A48D6"/>
    <w:rsid w:val="004A4FC2"/>
    <w:rsid w:val="004A596A"/>
    <w:rsid w:val="004A6064"/>
    <w:rsid w:val="004A70A1"/>
    <w:rsid w:val="004B3925"/>
    <w:rsid w:val="004B3D78"/>
    <w:rsid w:val="004B485C"/>
    <w:rsid w:val="004B743C"/>
    <w:rsid w:val="004C2054"/>
    <w:rsid w:val="004C2793"/>
    <w:rsid w:val="004C5660"/>
    <w:rsid w:val="004C5769"/>
    <w:rsid w:val="004D15C9"/>
    <w:rsid w:val="004D2278"/>
    <w:rsid w:val="004E62FD"/>
    <w:rsid w:val="004E7732"/>
    <w:rsid w:val="004F1995"/>
    <w:rsid w:val="004F3701"/>
    <w:rsid w:val="004F781C"/>
    <w:rsid w:val="00500D9E"/>
    <w:rsid w:val="00502C2C"/>
    <w:rsid w:val="00503C2A"/>
    <w:rsid w:val="0050454F"/>
    <w:rsid w:val="00506CF2"/>
    <w:rsid w:val="005107C4"/>
    <w:rsid w:val="005117F6"/>
    <w:rsid w:val="005126AC"/>
    <w:rsid w:val="00512EFE"/>
    <w:rsid w:val="00513D3C"/>
    <w:rsid w:val="00514D29"/>
    <w:rsid w:val="00515353"/>
    <w:rsid w:val="00517CE5"/>
    <w:rsid w:val="00520C57"/>
    <w:rsid w:val="0052114C"/>
    <w:rsid w:val="00521ACD"/>
    <w:rsid w:val="00524030"/>
    <w:rsid w:val="00526384"/>
    <w:rsid w:val="00532250"/>
    <w:rsid w:val="00532C65"/>
    <w:rsid w:val="00535556"/>
    <w:rsid w:val="005403D5"/>
    <w:rsid w:val="0054310D"/>
    <w:rsid w:val="005432DA"/>
    <w:rsid w:val="00550DCC"/>
    <w:rsid w:val="00553526"/>
    <w:rsid w:val="00562D6F"/>
    <w:rsid w:val="005630B0"/>
    <w:rsid w:val="00563B7C"/>
    <w:rsid w:val="00565807"/>
    <w:rsid w:val="005676CF"/>
    <w:rsid w:val="00572BC2"/>
    <w:rsid w:val="0057625C"/>
    <w:rsid w:val="00576DC3"/>
    <w:rsid w:val="00581CA3"/>
    <w:rsid w:val="00583641"/>
    <w:rsid w:val="00583C35"/>
    <w:rsid w:val="0058418E"/>
    <w:rsid w:val="00584E75"/>
    <w:rsid w:val="00585B64"/>
    <w:rsid w:val="005864F8"/>
    <w:rsid w:val="00593F55"/>
    <w:rsid w:val="00595380"/>
    <w:rsid w:val="00595F2A"/>
    <w:rsid w:val="005961B4"/>
    <w:rsid w:val="00597124"/>
    <w:rsid w:val="00597262"/>
    <w:rsid w:val="005A491F"/>
    <w:rsid w:val="005A5E98"/>
    <w:rsid w:val="005A78D2"/>
    <w:rsid w:val="005A7998"/>
    <w:rsid w:val="005A7EA9"/>
    <w:rsid w:val="005B1555"/>
    <w:rsid w:val="005B2849"/>
    <w:rsid w:val="005B31E9"/>
    <w:rsid w:val="005B3868"/>
    <w:rsid w:val="005B4215"/>
    <w:rsid w:val="005B4D47"/>
    <w:rsid w:val="005B4FEE"/>
    <w:rsid w:val="005B584B"/>
    <w:rsid w:val="005C2264"/>
    <w:rsid w:val="005C24D0"/>
    <w:rsid w:val="005C25DC"/>
    <w:rsid w:val="005C3526"/>
    <w:rsid w:val="005C5482"/>
    <w:rsid w:val="005C70CF"/>
    <w:rsid w:val="005D1B3E"/>
    <w:rsid w:val="005D1F72"/>
    <w:rsid w:val="005E3ED4"/>
    <w:rsid w:val="005F1CC5"/>
    <w:rsid w:val="005F2744"/>
    <w:rsid w:val="005F41AA"/>
    <w:rsid w:val="005F5525"/>
    <w:rsid w:val="005F635A"/>
    <w:rsid w:val="005F65AE"/>
    <w:rsid w:val="005F6940"/>
    <w:rsid w:val="005F6A2F"/>
    <w:rsid w:val="0060073D"/>
    <w:rsid w:val="0060073E"/>
    <w:rsid w:val="0060093F"/>
    <w:rsid w:val="00601A19"/>
    <w:rsid w:val="0060675E"/>
    <w:rsid w:val="00607652"/>
    <w:rsid w:val="0061369D"/>
    <w:rsid w:val="006140B7"/>
    <w:rsid w:val="00615307"/>
    <w:rsid w:val="00615681"/>
    <w:rsid w:val="006162A3"/>
    <w:rsid w:val="0061757C"/>
    <w:rsid w:val="00626F3B"/>
    <w:rsid w:val="00627898"/>
    <w:rsid w:val="00630EF8"/>
    <w:rsid w:val="006326AD"/>
    <w:rsid w:val="00636A58"/>
    <w:rsid w:val="00636B63"/>
    <w:rsid w:val="00647BD7"/>
    <w:rsid w:val="00651F55"/>
    <w:rsid w:val="006608CC"/>
    <w:rsid w:val="0066545F"/>
    <w:rsid w:val="0066670D"/>
    <w:rsid w:val="00672F79"/>
    <w:rsid w:val="0067344F"/>
    <w:rsid w:val="006734D2"/>
    <w:rsid w:val="00673F46"/>
    <w:rsid w:val="00680B55"/>
    <w:rsid w:val="00682B1A"/>
    <w:rsid w:val="006837D4"/>
    <w:rsid w:val="00684243"/>
    <w:rsid w:val="00684FAF"/>
    <w:rsid w:val="00686384"/>
    <w:rsid w:val="00686720"/>
    <w:rsid w:val="00686BE9"/>
    <w:rsid w:val="0069223B"/>
    <w:rsid w:val="00694270"/>
    <w:rsid w:val="006A5CCD"/>
    <w:rsid w:val="006A6EAE"/>
    <w:rsid w:val="006A7825"/>
    <w:rsid w:val="006B0460"/>
    <w:rsid w:val="006B099D"/>
    <w:rsid w:val="006B0F42"/>
    <w:rsid w:val="006C0255"/>
    <w:rsid w:val="006C48F1"/>
    <w:rsid w:val="006C5771"/>
    <w:rsid w:val="006C5DA7"/>
    <w:rsid w:val="006C6791"/>
    <w:rsid w:val="006C6843"/>
    <w:rsid w:val="006C6CA5"/>
    <w:rsid w:val="006D0A1E"/>
    <w:rsid w:val="006D1152"/>
    <w:rsid w:val="006D6605"/>
    <w:rsid w:val="006E22E0"/>
    <w:rsid w:val="006E262F"/>
    <w:rsid w:val="006E32EC"/>
    <w:rsid w:val="006E657B"/>
    <w:rsid w:val="006F0823"/>
    <w:rsid w:val="006F1031"/>
    <w:rsid w:val="006F59A4"/>
    <w:rsid w:val="007008EB"/>
    <w:rsid w:val="007010BC"/>
    <w:rsid w:val="00706DD4"/>
    <w:rsid w:val="00711406"/>
    <w:rsid w:val="007126EC"/>
    <w:rsid w:val="00716855"/>
    <w:rsid w:val="0072122C"/>
    <w:rsid w:val="00722B58"/>
    <w:rsid w:val="00724E77"/>
    <w:rsid w:val="00730608"/>
    <w:rsid w:val="00732368"/>
    <w:rsid w:val="00732D7B"/>
    <w:rsid w:val="00737F38"/>
    <w:rsid w:val="007461A3"/>
    <w:rsid w:val="007512F0"/>
    <w:rsid w:val="00751396"/>
    <w:rsid w:val="0075199F"/>
    <w:rsid w:val="007545F6"/>
    <w:rsid w:val="00755360"/>
    <w:rsid w:val="0075621C"/>
    <w:rsid w:val="00760CCF"/>
    <w:rsid w:val="00765832"/>
    <w:rsid w:val="007663BB"/>
    <w:rsid w:val="00767F99"/>
    <w:rsid w:val="00770BB4"/>
    <w:rsid w:val="007720B5"/>
    <w:rsid w:val="00775C9B"/>
    <w:rsid w:val="0077613C"/>
    <w:rsid w:val="007763DB"/>
    <w:rsid w:val="00777B6F"/>
    <w:rsid w:val="00791809"/>
    <w:rsid w:val="00793B8C"/>
    <w:rsid w:val="00796068"/>
    <w:rsid w:val="007A51F1"/>
    <w:rsid w:val="007A5B1A"/>
    <w:rsid w:val="007A605C"/>
    <w:rsid w:val="007A73E1"/>
    <w:rsid w:val="007B0328"/>
    <w:rsid w:val="007B139E"/>
    <w:rsid w:val="007B1A0B"/>
    <w:rsid w:val="007B41C1"/>
    <w:rsid w:val="007B5F69"/>
    <w:rsid w:val="007B6359"/>
    <w:rsid w:val="007B7E19"/>
    <w:rsid w:val="007C5038"/>
    <w:rsid w:val="007C6B2F"/>
    <w:rsid w:val="007D1985"/>
    <w:rsid w:val="007D3112"/>
    <w:rsid w:val="007D503B"/>
    <w:rsid w:val="007D7365"/>
    <w:rsid w:val="007E425B"/>
    <w:rsid w:val="007E7D28"/>
    <w:rsid w:val="007F1D3F"/>
    <w:rsid w:val="007F2B30"/>
    <w:rsid w:val="007F424C"/>
    <w:rsid w:val="007F4983"/>
    <w:rsid w:val="007F509D"/>
    <w:rsid w:val="007F6228"/>
    <w:rsid w:val="007F6D19"/>
    <w:rsid w:val="00800389"/>
    <w:rsid w:val="008010A1"/>
    <w:rsid w:val="008018BD"/>
    <w:rsid w:val="00805365"/>
    <w:rsid w:val="00805508"/>
    <w:rsid w:val="0080705A"/>
    <w:rsid w:val="00807B7F"/>
    <w:rsid w:val="008109E6"/>
    <w:rsid w:val="00812A6A"/>
    <w:rsid w:val="00814180"/>
    <w:rsid w:val="008164C7"/>
    <w:rsid w:val="00817630"/>
    <w:rsid w:val="008179B2"/>
    <w:rsid w:val="0082155B"/>
    <w:rsid w:val="008246D1"/>
    <w:rsid w:val="008276ED"/>
    <w:rsid w:val="00827A5D"/>
    <w:rsid w:val="00827EC8"/>
    <w:rsid w:val="00832662"/>
    <w:rsid w:val="00834CC2"/>
    <w:rsid w:val="00835AE5"/>
    <w:rsid w:val="00835D8D"/>
    <w:rsid w:val="00843711"/>
    <w:rsid w:val="008440B0"/>
    <w:rsid w:val="00847387"/>
    <w:rsid w:val="00851C25"/>
    <w:rsid w:val="0085203F"/>
    <w:rsid w:val="00855EF8"/>
    <w:rsid w:val="00856B0D"/>
    <w:rsid w:val="00857200"/>
    <w:rsid w:val="008572C4"/>
    <w:rsid w:val="00863E6F"/>
    <w:rsid w:val="0086556D"/>
    <w:rsid w:val="00880E02"/>
    <w:rsid w:val="00881C70"/>
    <w:rsid w:val="008833E7"/>
    <w:rsid w:val="00885891"/>
    <w:rsid w:val="00885AA0"/>
    <w:rsid w:val="00886011"/>
    <w:rsid w:val="008871A7"/>
    <w:rsid w:val="0088724B"/>
    <w:rsid w:val="008958A9"/>
    <w:rsid w:val="008A2517"/>
    <w:rsid w:val="008A3A0E"/>
    <w:rsid w:val="008A3FC1"/>
    <w:rsid w:val="008A5940"/>
    <w:rsid w:val="008A5C2B"/>
    <w:rsid w:val="008A71C0"/>
    <w:rsid w:val="008B0AF0"/>
    <w:rsid w:val="008B34F8"/>
    <w:rsid w:val="008B6EE0"/>
    <w:rsid w:val="008B700D"/>
    <w:rsid w:val="008B7033"/>
    <w:rsid w:val="008B73F9"/>
    <w:rsid w:val="008C0AC6"/>
    <w:rsid w:val="008C2CE4"/>
    <w:rsid w:val="008C6703"/>
    <w:rsid w:val="008D1651"/>
    <w:rsid w:val="008D238A"/>
    <w:rsid w:val="008D362C"/>
    <w:rsid w:val="008D3F29"/>
    <w:rsid w:val="008D646C"/>
    <w:rsid w:val="008D7EB0"/>
    <w:rsid w:val="008E164F"/>
    <w:rsid w:val="008E2AC6"/>
    <w:rsid w:val="008E30B2"/>
    <w:rsid w:val="008E3B13"/>
    <w:rsid w:val="008F405D"/>
    <w:rsid w:val="008F46C3"/>
    <w:rsid w:val="008F50F4"/>
    <w:rsid w:val="008F7709"/>
    <w:rsid w:val="008F7FB1"/>
    <w:rsid w:val="00900D9C"/>
    <w:rsid w:val="009018C4"/>
    <w:rsid w:val="00903F94"/>
    <w:rsid w:val="00905290"/>
    <w:rsid w:val="00912A90"/>
    <w:rsid w:val="00912ADF"/>
    <w:rsid w:val="00913AF0"/>
    <w:rsid w:val="0091695A"/>
    <w:rsid w:val="0092074D"/>
    <w:rsid w:val="00921A53"/>
    <w:rsid w:val="00921A67"/>
    <w:rsid w:val="00922717"/>
    <w:rsid w:val="00922936"/>
    <w:rsid w:val="00925437"/>
    <w:rsid w:val="009255CF"/>
    <w:rsid w:val="00925A56"/>
    <w:rsid w:val="00927C06"/>
    <w:rsid w:val="00933D80"/>
    <w:rsid w:val="0093499D"/>
    <w:rsid w:val="0093797A"/>
    <w:rsid w:val="00940309"/>
    <w:rsid w:val="00941269"/>
    <w:rsid w:val="00941CB4"/>
    <w:rsid w:val="00942088"/>
    <w:rsid w:val="00943221"/>
    <w:rsid w:val="009438E8"/>
    <w:rsid w:val="00945486"/>
    <w:rsid w:val="009464E3"/>
    <w:rsid w:val="00950476"/>
    <w:rsid w:val="00951445"/>
    <w:rsid w:val="009571A2"/>
    <w:rsid w:val="0096065F"/>
    <w:rsid w:val="00960FAA"/>
    <w:rsid w:val="009646FB"/>
    <w:rsid w:val="00964A49"/>
    <w:rsid w:val="00965662"/>
    <w:rsid w:val="00971DFA"/>
    <w:rsid w:val="00971ECB"/>
    <w:rsid w:val="009751D5"/>
    <w:rsid w:val="00975FF8"/>
    <w:rsid w:val="00976014"/>
    <w:rsid w:val="00980E5E"/>
    <w:rsid w:val="0098494C"/>
    <w:rsid w:val="00984F4A"/>
    <w:rsid w:val="00987EDC"/>
    <w:rsid w:val="00991237"/>
    <w:rsid w:val="00991B32"/>
    <w:rsid w:val="00992ED7"/>
    <w:rsid w:val="0099493A"/>
    <w:rsid w:val="00995EFA"/>
    <w:rsid w:val="00996F34"/>
    <w:rsid w:val="009A0F5A"/>
    <w:rsid w:val="009A1C9F"/>
    <w:rsid w:val="009A3232"/>
    <w:rsid w:val="009A3C75"/>
    <w:rsid w:val="009A4459"/>
    <w:rsid w:val="009A68E1"/>
    <w:rsid w:val="009A6939"/>
    <w:rsid w:val="009B314F"/>
    <w:rsid w:val="009B3388"/>
    <w:rsid w:val="009C05ED"/>
    <w:rsid w:val="009C0D33"/>
    <w:rsid w:val="009C234F"/>
    <w:rsid w:val="009C2A20"/>
    <w:rsid w:val="009C318A"/>
    <w:rsid w:val="009C443A"/>
    <w:rsid w:val="009C530B"/>
    <w:rsid w:val="009C784C"/>
    <w:rsid w:val="009D107F"/>
    <w:rsid w:val="009D2A71"/>
    <w:rsid w:val="009D669E"/>
    <w:rsid w:val="009E0280"/>
    <w:rsid w:val="009E1B5B"/>
    <w:rsid w:val="009E1D77"/>
    <w:rsid w:val="009E1FA9"/>
    <w:rsid w:val="009E2565"/>
    <w:rsid w:val="009E2994"/>
    <w:rsid w:val="009E4172"/>
    <w:rsid w:val="009E4179"/>
    <w:rsid w:val="009F09D4"/>
    <w:rsid w:val="009F0A17"/>
    <w:rsid w:val="009F1409"/>
    <w:rsid w:val="009F1A5A"/>
    <w:rsid w:val="009F1BD0"/>
    <w:rsid w:val="009F2822"/>
    <w:rsid w:val="009F377F"/>
    <w:rsid w:val="009F7ACF"/>
    <w:rsid w:val="009F7C38"/>
    <w:rsid w:val="00A003D4"/>
    <w:rsid w:val="00A00A4E"/>
    <w:rsid w:val="00A0480F"/>
    <w:rsid w:val="00A06333"/>
    <w:rsid w:val="00A067EA"/>
    <w:rsid w:val="00A078B4"/>
    <w:rsid w:val="00A10925"/>
    <w:rsid w:val="00A11FE9"/>
    <w:rsid w:val="00A12231"/>
    <w:rsid w:val="00A17A03"/>
    <w:rsid w:val="00A21377"/>
    <w:rsid w:val="00A231A5"/>
    <w:rsid w:val="00A34674"/>
    <w:rsid w:val="00A34E5E"/>
    <w:rsid w:val="00A35E96"/>
    <w:rsid w:val="00A44D66"/>
    <w:rsid w:val="00A4643A"/>
    <w:rsid w:val="00A477EE"/>
    <w:rsid w:val="00A50B12"/>
    <w:rsid w:val="00A51155"/>
    <w:rsid w:val="00A51E95"/>
    <w:rsid w:val="00A52382"/>
    <w:rsid w:val="00A5555D"/>
    <w:rsid w:val="00A569B6"/>
    <w:rsid w:val="00A613E6"/>
    <w:rsid w:val="00A61847"/>
    <w:rsid w:val="00A629EB"/>
    <w:rsid w:val="00A63A14"/>
    <w:rsid w:val="00A67A98"/>
    <w:rsid w:val="00A70F4C"/>
    <w:rsid w:val="00A73A6F"/>
    <w:rsid w:val="00A74BDC"/>
    <w:rsid w:val="00A75266"/>
    <w:rsid w:val="00A77785"/>
    <w:rsid w:val="00A83726"/>
    <w:rsid w:val="00A84A9D"/>
    <w:rsid w:val="00A85255"/>
    <w:rsid w:val="00A852AB"/>
    <w:rsid w:val="00A91431"/>
    <w:rsid w:val="00A91438"/>
    <w:rsid w:val="00A928B7"/>
    <w:rsid w:val="00A93545"/>
    <w:rsid w:val="00A96949"/>
    <w:rsid w:val="00AA02D0"/>
    <w:rsid w:val="00AA045E"/>
    <w:rsid w:val="00AA20B1"/>
    <w:rsid w:val="00AA2CF6"/>
    <w:rsid w:val="00AA66A8"/>
    <w:rsid w:val="00AA7566"/>
    <w:rsid w:val="00AB0072"/>
    <w:rsid w:val="00AB4D26"/>
    <w:rsid w:val="00AB7972"/>
    <w:rsid w:val="00AC0468"/>
    <w:rsid w:val="00AC2FD6"/>
    <w:rsid w:val="00AD0DF3"/>
    <w:rsid w:val="00AD5165"/>
    <w:rsid w:val="00AD7DAF"/>
    <w:rsid w:val="00AE1036"/>
    <w:rsid w:val="00AE296E"/>
    <w:rsid w:val="00AE3060"/>
    <w:rsid w:val="00AE350D"/>
    <w:rsid w:val="00AE5DA1"/>
    <w:rsid w:val="00AE6434"/>
    <w:rsid w:val="00AE6E74"/>
    <w:rsid w:val="00AE77B3"/>
    <w:rsid w:val="00AF090C"/>
    <w:rsid w:val="00AF1253"/>
    <w:rsid w:val="00B0086D"/>
    <w:rsid w:val="00B0186E"/>
    <w:rsid w:val="00B05061"/>
    <w:rsid w:val="00B10839"/>
    <w:rsid w:val="00B11060"/>
    <w:rsid w:val="00B11303"/>
    <w:rsid w:val="00B15325"/>
    <w:rsid w:val="00B167A7"/>
    <w:rsid w:val="00B20857"/>
    <w:rsid w:val="00B20FD1"/>
    <w:rsid w:val="00B23A33"/>
    <w:rsid w:val="00B23A49"/>
    <w:rsid w:val="00B242BD"/>
    <w:rsid w:val="00B3296B"/>
    <w:rsid w:val="00B34D42"/>
    <w:rsid w:val="00B34DB4"/>
    <w:rsid w:val="00B352B5"/>
    <w:rsid w:val="00B35374"/>
    <w:rsid w:val="00B35421"/>
    <w:rsid w:val="00B36DE0"/>
    <w:rsid w:val="00B41940"/>
    <w:rsid w:val="00B425D8"/>
    <w:rsid w:val="00B43CFA"/>
    <w:rsid w:val="00B449F5"/>
    <w:rsid w:val="00B46D84"/>
    <w:rsid w:val="00B477D1"/>
    <w:rsid w:val="00B47B7C"/>
    <w:rsid w:val="00B5010E"/>
    <w:rsid w:val="00B505CE"/>
    <w:rsid w:val="00B514A5"/>
    <w:rsid w:val="00B551A7"/>
    <w:rsid w:val="00B5686D"/>
    <w:rsid w:val="00B569DE"/>
    <w:rsid w:val="00B574FD"/>
    <w:rsid w:val="00B5765B"/>
    <w:rsid w:val="00B602B9"/>
    <w:rsid w:val="00B623DE"/>
    <w:rsid w:val="00B67713"/>
    <w:rsid w:val="00B71306"/>
    <w:rsid w:val="00B7236E"/>
    <w:rsid w:val="00B74304"/>
    <w:rsid w:val="00B76725"/>
    <w:rsid w:val="00B769F8"/>
    <w:rsid w:val="00B84332"/>
    <w:rsid w:val="00B8612A"/>
    <w:rsid w:val="00B91646"/>
    <w:rsid w:val="00B93207"/>
    <w:rsid w:val="00B963A3"/>
    <w:rsid w:val="00BA2D14"/>
    <w:rsid w:val="00BA708D"/>
    <w:rsid w:val="00BA71E7"/>
    <w:rsid w:val="00BB30C1"/>
    <w:rsid w:val="00BB6D5C"/>
    <w:rsid w:val="00BC077A"/>
    <w:rsid w:val="00BC115D"/>
    <w:rsid w:val="00BC2E50"/>
    <w:rsid w:val="00BC2EB0"/>
    <w:rsid w:val="00BC4B7B"/>
    <w:rsid w:val="00BC57DE"/>
    <w:rsid w:val="00BC7E4C"/>
    <w:rsid w:val="00BD3D69"/>
    <w:rsid w:val="00BD4548"/>
    <w:rsid w:val="00BD5D08"/>
    <w:rsid w:val="00BD5E65"/>
    <w:rsid w:val="00BE1ED5"/>
    <w:rsid w:val="00BE473E"/>
    <w:rsid w:val="00BE5638"/>
    <w:rsid w:val="00BE5F2A"/>
    <w:rsid w:val="00BE5F7D"/>
    <w:rsid w:val="00BF1E81"/>
    <w:rsid w:val="00BF307A"/>
    <w:rsid w:val="00BF37F5"/>
    <w:rsid w:val="00BF443A"/>
    <w:rsid w:val="00BF6B09"/>
    <w:rsid w:val="00C0132E"/>
    <w:rsid w:val="00C0153A"/>
    <w:rsid w:val="00C0468E"/>
    <w:rsid w:val="00C05084"/>
    <w:rsid w:val="00C06577"/>
    <w:rsid w:val="00C067C0"/>
    <w:rsid w:val="00C07D86"/>
    <w:rsid w:val="00C11F4D"/>
    <w:rsid w:val="00C12F65"/>
    <w:rsid w:val="00C16985"/>
    <w:rsid w:val="00C16D7C"/>
    <w:rsid w:val="00C17F2A"/>
    <w:rsid w:val="00C229CB"/>
    <w:rsid w:val="00C402D9"/>
    <w:rsid w:val="00C42D9E"/>
    <w:rsid w:val="00C431DE"/>
    <w:rsid w:val="00C4471D"/>
    <w:rsid w:val="00C4500B"/>
    <w:rsid w:val="00C474ED"/>
    <w:rsid w:val="00C47FA0"/>
    <w:rsid w:val="00C52BE2"/>
    <w:rsid w:val="00C56B12"/>
    <w:rsid w:val="00C56E67"/>
    <w:rsid w:val="00C6002F"/>
    <w:rsid w:val="00C6017C"/>
    <w:rsid w:val="00C64F05"/>
    <w:rsid w:val="00C66137"/>
    <w:rsid w:val="00C67BB8"/>
    <w:rsid w:val="00C714BE"/>
    <w:rsid w:val="00C74CAC"/>
    <w:rsid w:val="00C750B7"/>
    <w:rsid w:val="00C75449"/>
    <w:rsid w:val="00C80551"/>
    <w:rsid w:val="00C827FB"/>
    <w:rsid w:val="00C84EC6"/>
    <w:rsid w:val="00C878DA"/>
    <w:rsid w:val="00CB1813"/>
    <w:rsid w:val="00CB792E"/>
    <w:rsid w:val="00CC03AB"/>
    <w:rsid w:val="00CC07EF"/>
    <w:rsid w:val="00CC1966"/>
    <w:rsid w:val="00CC38AF"/>
    <w:rsid w:val="00CC3C9A"/>
    <w:rsid w:val="00CD0568"/>
    <w:rsid w:val="00CD0D56"/>
    <w:rsid w:val="00CD21A7"/>
    <w:rsid w:val="00CD2511"/>
    <w:rsid w:val="00CD3A66"/>
    <w:rsid w:val="00CD4AFB"/>
    <w:rsid w:val="00CE560A"/>
    <w:rsid w:val="00CE56FE"/>
    <w:rsid w:val="00CF357E"/>
    <w:rsid w:val="00CF38E1"/>
    <w:rsid w:val="00CF4BAB"/>
    <w:rsid w:val="00CF65F4"/>
    <w:rsid w:val="00CF67C9"/>
    <w:rsid w:val="00CF7DFA"/>
    <w:rsid w:val="00D01302"/>
    <w:rsid w:val="00D02461"/>
    <w:rsid w:val="00D04062"/>
    <w:rsid w:val="00D0578E"/>
    <w:rsid w:val="00D05D2F"/>
    <w:rsid w:val="00D05D6D"/>
    <w:rsid w:val="00D0769B"/>
    <w:rsid w:val="00D129F7"/>
    <w:rsid w:val="00D13465"/>
    <w:rsid w:val="00D13E56"/>
    <w:rsid w:val="00D14763"/>
    <w:rsid w:val="00D15535"/>
    <w:rsid w:val="00D171D2"/>
    <w:rsid w:val="00D230D0"/>
    <w:rsid w:val="00D2393A"/>
    <w:rsid w:val="00D24D0C"/>
    <w:rsid w:val="00D251F9"/>
    <w:rsid w:val="00D25463"/>
    <w:rsid w:val="00D256D1"/>
    <w:rsid w:val="00D30A54"/>
    <w:rsid w:val="00D312C5"/>
    <w:rsid w:val="00D314A4"/>
    <w:rsid w:val="00D32575"/>
    <w:rsid w:val="00D326AC"/>
    <w:rsid w:val="00D35C9F"/>
    <w:rsid w:val="00D35E83"/>
    <w:rsid w:val="00D3752D"/>
    <w:rsid w:val="00D37B50"/>
    <w:rsid w:val="00D403AE"/>
    <w:rsid w:val="00D40FA7"/>
    <w:rsid w:val="00D445FA"/>
    <w:rsid w:val="00D44F68"/>
    <w:rsid w:val="00D45B82"/>
    <w:rsid w:val="00D52287"/>
    <w:rsid w:val="00D53C25"/>
    <w:rsid w:val="00D56ADA"/>
    <w:rsid w:val="00D6132C"/>
    <w:rsid w:val="00D63C01"/>
    <w:rsid w:val="00D64082"/>
    <w:rsid w:val="00D71831"/>
    <w:rsid w:val="00D7756E"/>
    <w:rsid w:val="00D7784C"/>
    <w:rsid w:val="00D77BDB"/>
    <w:rsid w:val="00D80934"/>
    <w:rsid w:val="00D841FE"/>
    <w:rsid w:val="00D84BA1"/>
    <w:rsid w:val="00D865C3"/>
    <w:rsid w:val="00D86600"/>
    <w:rsid w:val="00D8791B"/>
    <w:rsid w:val="00D87A88"/>
    <w:rsid w:val="00D9172A"/>
    <w:rsid w:val="00D92B09"/>
    <w:rsid w:val="00D9408A"/>
    <w:rsid w:val="00D946B4"/>
    <w:rsid w:val="00D95159"/>
    <w:rsid w:val="00D979C9"/>
    <w:rsid w:val="00DA18B0"/>
    <w:rsid w:val="00DA2819"/>
    <w:rsid w:val="00DA35BE"/>
    <w:rsid w:val="00DA572F"/>
    <w:rsid w:val="00DB03D3"/>
    <w:rsid w:val="00DB16D5"/>
    <w:rsid w:val="00DB4C81"/>
    <w:rsid w:val="00DB5358"/>
    <w:rsid w:val="00DC234B"/>
    <w:rsid w:val="00DC533D"/>
    <w:rsid w:val="00DC574A"/>
    <w:rsid w:val="00DC71DD"/>
    <w:rsid w:val="00DD398B"/>
    <w:rsid w:val="00DD5A53"/>
    <w:rsid w:val="00DD5A6D"/>
    <w:rsid w:val="00DD63A8"/>
    <w:rsid w:val="00DD6EBC"/>
    <w:rsid w:val="00DE1030"/>
    <w:rsid w:val="00DE51CF"/>
    <w:rsid w:val="00DE5BD4"/>
    <w:rsid w:val="00DE61E0"/>
    <w:rsid w:val="00DE6CD1"/>
    <w:rsid w:val="00DE737C"/>
    <w:rsid w:val="00DE7B96"/>
    <w:rsid w:val="00DF42B9"/>
    <w:rsid w:val="00DF493C"/>
    <w:rsid w:val="00DF743C"/>
    <w:rsid w:val="00E008C7"/>
    <w:rsid w:val="00E00CBC"/>
    <w:rsid w:val="00E02D5F"/>
    <w:rsid w:val="00E034DE"/>
    <w:rsid w:val="00E05390"/>
    <w:rsid w:val="00E05745"/>
    <w:rsid w:val="00E06975"/>
    <w:rsid w:val="00E06ABA"/>
    <w:rsid w:val="00E14CC0"/>
    <w:rsid w:val="00E156C3"/>
    <w:rsid w:val="00E15C71"/>
    <w:rsid w:val="00E1626A"/>
    <w:rsid w:val="00E20A54"/>
    <w:rsid w:val="00E26FDC"/>
    <w:rsid w:val="00E273F1"/>
    <w:rsid w:val="00E3140A"/>
    <w:rsid w:val="00E315CA"/>
    <w:rsid w:val="00E325B4"/>
    <w:rsid w:val="00E3424C"/>
    <w:rsid w:val="00E35B7D"/>
    <w:rsid w:val="00E35D8A"/>
    <w:rsid w:val="00E36CE9"/>
    <w:rsid w:val="00E374BF"/>
    <w:rsid w:val="00E37A3A"/>
    <w:rsid w:val="00E37FE0"/>
    <w:rsid w:val="00E41288"/>
    <w:rsid w:val="00E42812"/>
    <w:rsid w:val="00E45DA6"/>
    <w:rsid w:val="00E46ABB"/>
    <w:rsid w:val="00E53524"/>
    <w:rsid w:val="00E53F1A"/>
    <w:rsid w:val="00E5433A"/>
    <w:rsid w:val="00E54734"/>
    <w:rsid w:val="00E5482C"/>
    <w:rsid w:val="00E553B8"/>
    <w:rsid w:val="00E61F37"/>
    <w:rsid w:val="00E622E4"/>
    <w:rsid w:val="00E62369"/>
    <w:rsid w:val="00E664DC"/>
    <w:rsid w:val="00E671E7"/>
    <w:rsid w:val="00E672B3"/>
    <w:rsid w:val="00E766CD"/>
    <w:rsid w:val="00E76A27"/>
    <w:rsid w:val="00E77A8F"/>
    <w:rsid w:val="00E81470"/>
    <w:rsid w:val="00E824C7"/>
    <w:rsid w:val="00E82664"/>
    <w:rsid w:val="00E849DB"/>
    <w:rsid w:val="00E84C30"/>
    <w:rsid w:val="00E86FA9"/>
    <w:rsid w:val="00E900E1"/>
    <w:rsid w:val="00E90148"/>
    <w:rsid w:val="00E91231"/>
    <w:rsid w:val="00E93BBB"/>
    <w:rsid w:val="00E9441B"/>
    <w:rsid w:val="00E9756A"/>
    <w:rsid w:val="00EA279E"/>
    <w:rsid w:val="00EA4F45"/>
    <w:rsid w:val="00EA6730"/>
    <w:rsid w:val="00EB1F9C"/>
    <w:rsid w:val="00EB2A5C"/>
    <w:rsid w:val="00EB3FC3"/>
    <w:rsid w:val="00EB7DB3"/>
    <w:rsid w:val="00EC159A"/>
    <w:rsid w:val="00EC1DFE"/>
    <w:rsid w:val="00ED0F07"/>
    <w:rsid w:val="00ED10E2"/>
    <w:rsid w:val="00ED324D"/>
    <w:rsid w:val="00ED4013"/>
    <w:rsid w:val="00ED64D3"/>
    <w:rsid w:val="00ED7BA2"/>
    <w:rsid w:val="00EE2CAA"/>
    <w:rsid w:val="00EE5BBD"/>
    <w:rsid w:val="00EF00C7"/>
    <w:rsid w:val="00EF0BEA"/>
    <w:rsid w:val="00EF1306"/>
    <w:rsid w:val="00EF1B22"/>
    <w:rsid w:val="00EF365B"/>
    <w:rsid w:val="00EF4AA6"/>
    <w:rsid w:val="00EF6757"/>
    <w:rsid w:val="00EF7870"/>
    <w:rsid w:val="00F00890"/>
    <w:rsid w:val="00F016F4"/>
    <w:rsid w:val="00F0189D"/>
    <w:rsid w:val="00F0385E"/>
    <w:rsid w:val="00F05953"/>
    <w:rsid w:val="00F107A2"/>
    <w:rsid w:val="00F107BB"/>
    <w:rsid w:val="00F13434"/>
    <w:rsid w:val="00F134A2"/>
    <w:rsid w:val="00F17EEA"/>
    <w:rsid w:val="00F215D1"/>
    <w:rsid w:val="00F21D4A"/>
    <w:rsid w:val="00F2254D"/>
    <w:rsid w:val="00F23304"/>
    <w:rsid w:val="00F2730C"/>
    <w:rsid w:val="00F35449"/>
    <w:rsid w:val="00F424E6"/>
    <w:rsid w:val="00F5104D"/>
    <w:rsid w:val="00F51FCD"/>
    <w:rsid w:val="00F524B6"/>
    <w:rsid w:val="00F54669"/>
    <w:rsid w:val="00F5641E"/>
    <w:rsid w:val="00F60447"/>
    <w:rsid w:val="00F65E74"/>
    <w:rsid w:val="00F67C4E"/>
    <w:rsid w:val="00F71083"/>
    <w:rsid w:val="00F717BF"/>
    <w:rsid w:val="00F74432"/>
    <w:rsid w:val="00F75378"/>
    <w:rsid w:val="00F7654A"/>
    <w:rsid w:val="00F8059D"/>
    <w:rsid w:val="00F806B0"/>
    <w:rsid w:val="00F80FD1"/>
    <w:rsid w:val="00F81957"/>
    <w:rsid w:val="00F82661"/>
    <w:rsid w:val="00F82A4C"/>
    <w:rsid w:val="00F84222"/>
    <w:rsid w:val="00F8681A"/>
    <w:rsid w:val="00F872C2"/>
    <w:rsid w:val="00F97884"/>
    <w:rsid w:val="00FA0766"/>
    <w:rsid w:val="00FA27D4"/>
    <w:rsid w:val="00FA2814"/>
    <w:rsid w:val="00FA2DF3"/>
    <w:rsid w:val="00FA3552"/>
    <w:rsid w:val="00FA3FE7"/>
    <w:rsid w:val="00FB1A97"/>
    <w:rsid w:val="00FC61E2"/>
    <w:rsid w:val="00FD3D05"/>
    <w:rsid w:val="00FD62D6"/>
    <w:rsid w:val="00FD6C1E"/>
    <w:rsid w:val="00FE11B2"/>
    <w:rsid w:val="00FE4E37"/>
    <w:rsid w:val="00FE5F76"/>
    <w:rsid w:val="00FE7C1B"/>
    <w:rsid w:val="00FF1887"/>
    <w:rsid w:val="00FF6ADA"/>
    <w:rsid w:val="00FF78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 w:type="paragraph" w:styleId="FootnoteText">
    <w:name w:val="footnote text"/>
    <w:basedOn w:val="Normal"/>
    <w:link w:val="FootnoteTextChar"/>
    <w:uiPriority w:val="99"/>
    <w:semiHidden/>
    <w:unhideWhenUsed/>
    <w:rsid w:val="00BA71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71E7"/>
    <w:rPr>
      <w:sz w:val="20"/>
      <w:szCs w:val="20"/>
    </w:rPr>
  </w:style>
  <w:style w:type="character" w:styleId="FootnoteReference">
    <w:name w:val="footnote reference"/>
    <w:basedOn w:val="DefaultParagraphFont"/>
    <w:uiPriority w:val="99"/>
    <w:semiHidden/>
    <w:unhideWhenUsed/>
    <w:rsid w:val="00BA71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4</TotalTime>
  <Pages>5</Pages>
  <Words>1362</Words>
  <Characters>776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ening</dc:creator>
  <cp:lastModifiedBy>Morning</cp:lastModifiedBy>
  <cp:revision>52</cp:revision>
  <dcterms:created xsi:type="dcterms:W3CDTF">2019-03-07T06:07:00Z</dcterms:created>
  <dcterms:modified xsi:type="dcterms:W3CDTF">2019-03-07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rf23ZCS"/&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